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ED711" w14:textId="178D1136" w:rsidR="006A7A49" w:rsidRPr="001C260B"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1C260B">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1C260B">
        <w:rPr>
          <w:rFonts w:ascii="Times New Roman" w:eastAsia="Times New Roman" w:hAnsi="Times New Roman" w:cs="Times New Roman"/>
          <w:b/>
          <w:bCs/>
          <w:color w:val="333132"/>
          <w:kern w:val="36"/>
          <w:sz w:val="24"/>
          <w:szCs w:val="24"/>
          <w14:ligatures w14:val="none"/>
        </w:rPr>
        <w:t>soil, climatic and topographical</w:t>
      </w:r>
      <w:r w:rsidRPr="001C260B">
        <w:rPr>
          <w:rFonts w:ascii="Times New Roman" w:eastAsia="Times New Roman" w:hAnsi="Times New Roman" w:cs="Times New Roman"/>
          <w:b/>
          <w:bCs/>
          <w:color w:val="333132"/>
          <w:kern w:val="36"/>
          <w:sz w:val="24"/>
          <w:szCs w:val="24"/>
          <w14:ligatures w14:val="none"/>
        </w:rPr>
        <w:t xml:space="preserve"> factors</w:t>
      </w:r>
    </w:p>
    <w:p w14:paraId="33074938" w14:textId="57C011ED" w:rsidR="00C80293" w:rsidRPr="005109CC" w:rsidRDefault="00242D05"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1C260B">
        <w:rPr>
          <w:rFonts w:ascii="Times New Roman" w:eastAsia="Times New Roman" w:hAnsi="Times New Roman" w:cs="Times New Roman"/>
          <w:b/>
          <w:bCs/>
          <w:color w:val="333132"/>
          <w:kern w:val="36"/>
          <w:sz w:val="24"/>
          <w:szCs w:val="24"/>
          <w:lang w:val="fi-FI"/>
          <w14:ligatures w14:val="none"/>
        </w:rPr>
        <w:t xml:space="preserve">Ozias Hounkpatin, Johannes Piipponen, </w:t>
      </w:r>
      <w:r w:rsidR="00C76F7D" w:rsidRPr="001C260B">
        <w:rPr>
          <w:rFonts w:ascii="Times New Roman" w:eastAsia="Times New Roman" w:hAnsi="Times New Roman" w:cs="Times New Roman"/>
          <w:b/>
          <w:bCs/>
          <w:color w:val="333132"/>
          <w:kern w:val="36"/>
          <w:sz w:val="24"/>
          <w:szCs w:val="24"/>
          <w:lang w:val="fi-FI"/>
          <w14:ligatures w14:val="none"/>
        </w:rPr>
        <w:t xml:space="preserve">Mika Jalava, </w:t>
      </w:r>
      <w:r w:rsidRPr="001C260B">
        <w:rPr>
          <w:rFonts w:ascii="Times New Roman" w:eastAsia="Times New Roman" w:hAnsi="Times New Roman" w:cs="Times New Roman"/>
          <w:b/>
          <w:bCs/>
          <w:color w:val="333132"/>
          <w:kern w:val="36"/>
          <w:sz w:val="24"/>
          <w:szCs w:val="24"/>
          <w:lang w:val="fi-FI"/>
          <w14:ligatures w14:val="none"/>
        </w:rPr>
        <w:t xml:space="preserve">Matti </w:t>
      </w:r>
      <w:proofErr w:type="spellStart"/>
      <w:r w:rsidRPr="001C260B">
        <w:rPr>
          <w:rFonts w:ascii="Times New Roman" w:eastAsia="Times New Roman" w:hAnsi="Times New Roman" w:cs="Times New Roman"/>
          <w:b/>
          <w:bCs/>
          <w:color w:val="333132"/>
          <w:kern w:val="36"/>
          <w:sz w:val="24"/>
          <w:szCs w:val="24"/>
          <w:lang w:val="fi-FI"/>
          <w14:ligatures w14:val="none"/>
        </w:rPr>
        <w:t>Kummu</w:t>
      </w:r>
      <w:r w:rsidR="00C80293" w:rsidRPr="005109CC">
        <w:rPr>
          <w:rFonts w:ascii="Times New Roman" w:eastAsia="Times New Roman" w:hAnsi="Times New Roman" w:cs="Times New Roman"/>
          <w:b/>
          <w:bCs/>
          <w:color w:val="333132"/>
          <w:kern w:val="36"/>
          <w:sz w:val="24"/>
          <w:szCs w:val="24"/>
          <w:lang w:val="fi-FI"/>
          <w14:ligatures w14:val="none"/>
        </w:rPr>
        <w:t>Abstract</w:t>
      </w:r>
      <w:proofErr w:type="spellEnd"/>
    </w:p>
    <w:p w14:paraId="08BC1892" w14:textId="5C28B2F9" w:rsidR="00C80293"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Soil conservation practices (SCPs) related to regenerative agriculture are increasingly promoted for enhancing ecosystem services while supporting sustainable crop production. However, their effects on yield remain context-dependent and inconsistently reported. Here, we conduct a global meta-analysis of 10,002 paired observations from 732 studies, evaluating yield changes across four RAPs—agroforestry (AF), cover cropping (CC), no-tillage (NT), and organic farming (OF)—relative to conventional tillage. Integrating environmental moderators, including climate, topography, and detailed soil properties, we assess effect size distributions across spatial and agronomic gradients. Results indicate that, overall, RAPs increased crop yields by a modest 0.7%, with AF and CC showing the highest gains (12% and 7.5%, respectively), while NT and OF showed slight yield declines (−0.7% and −2%). Yield benefits were more pronounced in arid and temperate climates, low fertility soils, and elevated terrains. Crop-specific responses varied, with maize and cash crops benefiting most. Management combinations under NT influenced outcomes significantly, with nutrient input and soil cover proving essential in arid environments. These findings underscore the need for site-specific, integrated implementation of (SCPs) and highlight their potential to enhance productivity in degraded or climatically constrained regions.</w:t>
      </w:r>
    </w:p>
    <w:p w14:paraId="231962B9" w14:textId="77777777" w:rsidR="00C80293"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1C260B"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Introduction</w:t>
      </w:r>
    </w:p>
    <w:p w14:paraId="1F9F895E" w14:textId="77777777" w:rsidR="006B3858" w:rsidRPr="001C260B"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672C28AA" w:rsidR="00B57C97" w:rsidRPr="001C260B"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More than 70% of the Earth’s land area which was initially covered by forests and wildlands have been transformed to various use by human being</w:t>
      </w:r>
      <w:r w:rsidR="001C093B"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1</w:t>
      </w:r>
      <w:r w:rsidR="001C093B" w:rsidRPr="001C260B">
        <w:rPr>
          <w:rFonts w:ascii="Times New Roman" w:hAnsi="Times New Roman" w:cs="Times New Roman"/>
        </w:rPr>
        <w:fldChar w:fldCharType="end"/>
      </w:r>
      <w:r w:rsidRPr="001C260B">
        <w:rPr>
          <w:rFonts w:ascii="Times New Roman" w:hAnsi="Times New Roman" w:cs="Times New Roman"/>
        </w:rPr>
        <w:t>.</w:t>
      </w:r>
      <w:r w:rsidR="00775EBD" w:rsidRPr="001C260B">
        <w:rPr>
          <w:rFonts w:ascii="Times New Roman" w:hAnsi="Times New Roman" w:cs="Times New Roman"/>
        </w:rPr>
        <w:t xml:space="preserve"> A large fraction of such use is devoted to agriculture occupying about 40% of the world land area. </w:t>
      </w:r>
      <w:r w:rsidR="00C70E3D" w:rsidRPr="001C260B">
        <w:rPr>
          <w:rFonts w:ascii="Times New Roman" w:hAnsi="Times New Roman" w:cs="Times New Roman"/>
        </w:rPr>
        <w:t xml:space="preserve">However, food production results in a huge environmental footprint </w:t>
      </w:r>
      <w:r w:rsidR="00DA0361" w:rsidRPr="001C260B">
        <w:rPr>
          <w:rFonts w:ascii="Times New Roman" w:hAnsi="Times New Roman" w:cs="Times New Roman"/>
        </w:rPr>
        <w:t xml:space="preserve">with </w:t>
      </w:r>
      <w:r w:rsidR="00DA0361" w:rsidRPr="001C260B">
        <w:rPr>
          <w:rFonts w:ascii="Times New Roman" w:eastAsia="Times New Roman" w:hAnsi="Times New Roman" w:cs="Times New Roman"/>
        </w:rPr>
        <w:t>one-third of soils in the world being degraded and fertile soil being lost at the rate of 24 billion tons of topsoil every year</w:t>
      </w:r>
      <w:r w:rsidR="00DA0361" w:rsidRPr="001C260B">
        <w:rPr>
          <w:rFonts w:ascii="Times New Roman" w:eastAsia="Times New Roman" w:hAnsi="Times New Roman" w:cs="Times New Roman"/>
        </w:rPr>
        <w:fldChar w:fldCharType="begin"/>
      </w:r>
      <w:r w:rsidR="001C093B" w:rsidRPr="001C260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1C260B">
        <w:rPr>
          <w:rFonts w:ascii="Times New Roman" w:eastAsia="Times New Roman" w:hAnsi="Times New Roman" w:cs="Times New Roman"/>
        </w:rPr>
        <w:fldChar w:fldCharType="separate"/>
      </w:r>
      <w:r w:rsidR="001C093B" w:rsidRPr="001C260B">
        <w:rPr>
          <w:rFonts w:ascii="Times New Roman" w:eastAsia="Times New Roman" w:hAnsi="Times New Roman" w:cs="Times New Roman"/>
          <w:noProof/>
          <w:vertAlign w:val="superscript"/>
        </w:rPr>
        <w:t>2</w:t>
      </w:r>
      <w:r w:rsidR="00DA0361" w:rsidRPr="001C260B">
        <w:rPr>
          <w:rFonts w:ascii="Times New Roman" w:eastAsia="Times New Roman" w:hAnsi="Times New Roman" w:cs="Times New Roman"/>
        </w:rPr>
        <w:fldChar w:fldCharType="end"/>
      </w:r>
      <w:r w:rsidR="00DA0361" w:rsidRPr="001C260B">
        <w:rPr>
          <w:rFonts w:ascii="Times New Roman" w:eastAsia="Times New Roman" w:hAnsi="Times New Roman" w:cs="Times New Roman"/>
        </w:rPr>
        <w:t xml:space="preserve"> </w:t>
      </w:r>
      <w:r w:rsidR="000C6376" w:rsidRPr="001C260B">
        <w:rPr>
          <w:rFonts w:ascii="Times New Roman" w:eastAsia="Times New Roman" w:hAnsi="Times New Roman" w:cs="Times New Roman"/>
        </w:rPr>
        <w:t>along with</w:t>
      </w:r>
      <w:r w:rsidR="00C70E3D" w:rsidRPr="001C260B">
        <w:rPr>
          <w:rFonts w:ascii="Times New Roman" w:hAnsi="Times New Roman" w:cs="Times New Roman"/>
        </w:rPr>
        <w:t xml:space="preserve"> </w:t>
      </w:r>
      <w:r w:rsidR="001D2D86" w:rsidRPr="001C260B">
        <w:rPr>
          <w:rFonts w:ascii="Times New Roman" w:hAnsi="Times New Roman" w:cs="Times New Roman"/>
        </w:rPr>
        <w:t xml:space="preserve">about </w:t>
      </w:r>
      <w:r w:rsidR="00B405FA" w:rsidRPr="001C260B">
        <w:rPr>
          <w:rFonts w:ascii="Times New Roman" w:hAnsi="Times New Roman" w:cs="Times New Roman"/>
        </w:rPr>
        <w:t>34</w:t>
      </w:r>
      <w:r w:rsidR="00C70E3D" w:rsidRPr="001C260B">
        <w:rPr>
          <w:rFonts w:ascii="Times New Roman" w:hAnsi="Times New Roman" w:cs="Times New Roman"/>
        </w:rPr>
        <w:t>% of global greenhouse gas emissions</w:t>
      </w:r>
      <w:r w:rsidR="001C5F19"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3</w:t>
      </w:r>
      <w:r w:rsidR="001C5F19" w:rsidRPr="001C260B">
        <w:rPr>
          <w:rFonts w:ascii="Times New Roman" w:hAnsi="Times New Roman" w:cs="Times New Roman"/>
        </w:rPr>
        <w:fldChar w:fldCharType="end"/>
      </w:r>
      <w:r w:rsidR="003C5D05" w:rsidRPr="001C260B">
        <w:rPr>
          <w:rFonts w:ascii="Times New Roman" w:hAnsi="Times New Roman" w:cs="Times New Roman"/>
        </w:rPr>
        <w:t xml:space="preserve">. Meanwhile, it is projected that food production would have to increase in the future to satisfy both the need of the global growing population </w:t>
      </w:r>
      <w:r w:rsidR="003C5D05" w:rsidRPr="001C260B">
        <w:rPr>
          <w:rFonts w:ascii="Times New Roman" w:eastAsia="Times New Roman" w:hAnsi="Times New Roman" w:cs="Times New Roman"/>
        </w:rPr>
        <w:t>and the increase in per capita demand</w:t>
      </w:r>
      <w:r w:rsidR="002013B0"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1C260B">
        <w:rPr>
          <w:rFonts w:ascii="Times New Roman" w:eastAsia="Times New Roman" w:hAnsi="Times New Roman" w:cs="Times New Roman"/>
        </w:rPr>
        <w:fldChar w:fldCharType="separate"/>
      </w:r>
      <w:r w:rsidR="002013B0" w:rsidRPr="001C260B">
        <w:rPr>
          <w:rFonts w:ascii="Times New Roman" w:eastAsia="Times New Roman" w:hAnsi="Times New Roman" w:cs="Times New Roman"/>
          <w:noProof/>
          <w:vertAlign w:val="superscript"/>
        </w:rPr>
        <w:t>4</w:t>
      </w:r>
      <w:r w:rsidR="002013B0" w:rsidRPr="001C260B">
        <w:rPr>
          <w:rFonts w:ascii="Times New Roman" w:eastAsia="Times New Roman" w:hAnsi="Times New Roman" w:cs="Times New Roman"/>
        </w:rPr>
        <w:fldChar w:fldCharType="end"/>
      </w:r>
      <w:r w:rsidR="001D2D86" w:rsidRPr="001C260B">
        <w:rPr>
          <w:rFonts w:ascii="Times New Roman" w:eastAsia="Times New Roman" w:hAnsi="Times New Roman" w:cs="Times New Roman"/>
        </w:rPr>
        <w:t>. In this context, sustainable pathway</w:t>
      </w:r>
      <w:r w:rsidR="00B57C97" w:rsidRPr="001C260B">
        <w:rPr>
          <w:rFonts w:ascii="Times New Roman" w:eastAsia="Times New Roman" w:hAnsi="Times New Roman" w:cs="Times New Roman"/>
        </w:rPr>
        <w:t>s</w:t>
      </w:r>
      <w:r w:rsidR="001D2D86" w:rsidRPr="001C260B">
        <w:rPr>
          <w:rFonts w:ascii="Times New Roman" w:eastAsia="Times New Roman" w:hAnsi="Times New Roman" w:cs="Times New Roman"/>
        </w:rPr>
        <w:t xml:space="preserve"> </w:t>
      </w:r>
      <w:r w:rsidR="00B57C97" w:rsidRPr="001C260B">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1C260B"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12084AF6" w:rsidR="008F1801" w:rsidRPr="001C260B"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Regenerative agriculture has emerged as an alternative </w:t>
      </w:r>
      <w:r w:rsidR="00B54085" w:rsidRPr="001C260B">
        <w:rPr>
          <w:rFonts w:ascii="Times New Roman" w:eastAsia="Times New Roman" w:hAnsi="Times New Roman" w:cs="Times New Roman"/>
        </w:rPr>
        <w:t xml:space="preserve">farming strategy </w:t>
      </w:r>
      <w:r w:rsidRPr="001C260B">
        <w:rPr>
          <w:rFonts w:ascii="Times New Roman" w:eastAsia="Times New Roman" w:hAnsi="Times New Roman" w:cs="Times New Roman"/>
        </w:rPr>
        <w:t xml:space="preserve">seeking to </w:t>
      </w:r>
      <w:r w:rsidR="006C5732" w:rsidRPr="001C260B">
        <w:rPr>
          <w:rFonts w:ascii="Times New Roman" w:eastAsia="Times New Roman" w:hAnsi="Times New Roman" w:cs="Times New Roman"/>
        </w:rPr>
        <w:t>achieve global food security by reducing the use of external inputs, improving soil health and minimize environmental damage</w:t>
      </w:r>
      <w:r w:rsidR="006C5732"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 </w:instrText>
      </w:r>
      <w:r w:rsidR="00531E0E"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DATA </w:instrText>
      </w:r>
      <w:r w:rsidR="00531E0E" w:rsidRPr="001C260B">
        <w:rPr>
          <w:rFonts w:ascii="Times New Roman" w:eastAsia="Times New Roman" w:hAnsi="Times New Roman" w:cs="Times New Roman"/>
        </w:rPr>
      </w:r>
      <w:r w:rsidR="00531E0E" w:rsidRPr="001C260B">
        <w:rPr>
          <w:rFonts w:ascii="Times New Roman" w:eastAsia="Times New Roman" w:hAnsi="Times New Roman" w:cs="Times New Roman"/>
        </w:rPr>
        <w:fldChar w:fldCharType="end"/>
      </w:r>
      <w:r w:rsidR="006C5732" w:rsidRPr="001C260B">
        <w:rPr>
          <w:rFonts w:ascii="Times New Roman" w:eastAsia="Times New Roman" w:hAnsi="Times New Roman" w:cs="Times New Roman"/>
        </w:rPr>
      </w:r>
      <w:r w:rsidR="006C5732" w:rsidRPr="001C260B">
        <w:rPr>
          <w:rFonts w:ascii="Times New Roman" w:eastAsia="Times New Roman" w:hAnsi="Times New Roman" w:cs="Times New Roman"/>
        </w:rPr>
        <w:fldChar w:fldCharType="separate"/>
      </w:r>
      <w:r w:rsidR="006C5732" w:rsidRPr="001C260B">
        <w:rPr>
          <w:rFonts w:ascii="Times New Roman" w:eastAsia="Times New Roman" w:hAnsi="Times New Roman" w:cs="Times New Roman"/>
          <w:noProof/>
          <w:vertAlign w:val="superscript"/>
        </w:rPr>
        <w:t>5-7</w:t>
      </w:r>
      <w:r w:rsidR="006C5732" w:rsidRPr="001C260B">
        <w:rPr>
          <w:rFonts w:ascii="Times New Roman" w:eastAsia="Times New Roman" w:hAnsi="Times New Roman" w:cs="Times New Roman"/>
        </w:rPr>
        <w:fldChar w:fldCharType="end"/>
      </w:r>
      <w:r w:rsidR="00FA107F" w:rsidRPr="001C260B">
        <w:rPr>
          <w:rFonts w:ascii="Times New Roman" w:eastAsia="Times New Roman" w:hAnsi="Times New Roman" w:cs="Times New Roman"/>
        </w:rPr>
        <w:t xml:space="preserve">. </w:t>
      </w:r>
      <w:r w:rsidR="00062844" w:rsidRPr="001C260B">
        <w:rPr>
          <w:rFonts w:ascii="Times New Roman" w:eastAsia="Times New Roman" w:hAnsi="Times New Roman" w:cs="Times New Roman"/>
        </w:rPr>
        <w:t>It</w:t>
      </w:r>
      <w:r w:rsidR="00FA107F" w:rsidRPr="001C260B">
        <w:rPr>
          <w:rFonts w:ascii="Times New Roman" w:eastAsia="Times New Roman" w:hAnsi="Times New Roman" w:cs="Times New Roman"/>
        </w:rPr>
        <w:t xml:space="preserve"> involves different </w:t>
      </w:r>
      <w:r w:rsidR="00254D2B" w:rsidRPr="001C260B">
        <w:rPr>
          <w:rFonts w:ascii="Times New Roman" w:eastAsia="Times New Roman" w:hAnsi="Times New Roman" w:cs="Times New Roman"/>
        </w:rPr>
        <w:t xml:space="preserve">soil conservation </w:t>
      </w:r>
      <w:r w:rsidR="00FA107F" w:rsidRPr="001C260B">
        <w:rPr>
          <w:rFonts w:ascii="Times New Roman" w:eastAsia="Times New Roman" w:hAnsi="Times New Roman" w:cs="Times New Roman"/>
        </w:rPr>
        <w:t xml:space="preserve">practices </w:t>
      </w:r>
      <w:r w:rsidR="008F1801" w:rsidRPr="001C260B">
        <w:rPr>
          <w:rFonts w:ascii="Times New Roman" w:eastAsia="Times New Roman" w:hAnsi="Times New Roman" w:cs="Times New Roman"/>
        </w:rPr>
        <w:t>(</w:t>
      </w:r>
      <w:r w:rsidR="00254D2B" w:rsidRPr="001C260B">
        <w:rPr>
          <w:rFonts w:ascii="Times New Roman" w:eastAsia="Times New Roman" w:hAnsi="Times New Roman" w:cs="Times New Roman"/>
        </w:rPr>
        <w:t>SCP</w:t>
      </w:r>
      <w:r w:rsidR="00280860" w:rsidRPr="001C260B">
        <w:rPr>
          <w:rFonts w:ascii="Times New Roman" w:eastAsia="Times New Roman" w:hAnsi="Times New Roman" w:cs="Times New Roman"/>
        </w:rPr>
        <w:t>s</w:t>
      </w:r>
      <w:r w:rsidR="008F1801" w:rsidRPr="001C260B">
        <w:rPr>
          <w:rFonts w:ascii="Times New Roman" w:eastAsia="Times New Roman" w:hAnsi="Times New Roman" w:cs="Times New Roman"/>
        </w:rPr>
        <w:t xml:space="preserve">) </w:t>
      </w:r>
      <w:r w:rsidR="00FA107F" w:rsidRPr="001C260B">
        <w:rPr>
          <w:rFonts w:ascii="Times New Roman" w:eastAsia="Times New Roman" w:hAnsi="Times New Roman" w:cs="Times New Roman"/>
        </w:rPr>
        <w:t>such as reduced or not tillage (NT), cover crop (CC), perennials and agroforestry (AF), organic farming (OF)</w:t>
      </w:r>
      <w:r w:rsidR="00062844" w:rsidRPr="001C260B">
        <w:rPr>
          <w:rFonts w:ascii="Times New Roman" w:eastAsia="Times New Roman" w:hAnsi="Times New Roman" w:cs="Times New Roman"/>
        </w:rPr>
        <w:t xml:space="preserve"> </w:t>
      </w:r>
      <w:r w:rsidR="00F312C8" w:rsidRPr="001C260B">
        <w:rPr>
          <w:rFonts w:ascii="Times New Roman" w:eastAsia="Times New Roman" w:hAnsi="Times New Roman" w:cs="Times New Roman"/>
        </w:rPr>
        <w:t xml:space="preserve">as well as </w:t>
      </w:r>
      <w:r w:rsidR="00FA107F" w:rsidRPr="001C260B">
        <w:rPr>
          <w:rFonts w:ascii="Times New Roman" w:eastAsia="Times New Roman" w:hAnsi="Times New Roman" w:cs="Times New Roman"/>
        </w:rPr>
        <w:t>crop-livestock integration</w:t>
      </w:r>
      <w:r w:rsidR="005E54C0" w:rsidRPr="001C260B">
        <w:rPr>
          <w:rFonts w:ascii="Times New Roman" w:eastAsia="Times New Roman" w:hAnsi="Times New Roman" w:cs="Times New Roman"/>
        </w:rPr>
        <w:fldChar w:fldCharType="begin"/>
      </w:r>
      <w:r w:rsidR="005E54C0" w:rsidRPr="001C260B">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1C260B">
        <w:rPr>
          <w:rFonts w:ascii="Times New Roman" w:eastAsia="Times New Roman" w:hAnsi="Times New Roman" w:cs="Times New Roman"/>
        </w:rPr>
        <w:fldChar w:fldCharType="separate"/>
      </w:r>
      <w:r w:rsidR="005E54C0" w:rsidRPr="001C260B">
        <w:rPr>
          <w:rFonts w:ascii="Times New Roman" w:eastAsia="Times New Roman" w:hAnsi="Times New Roman" w:cs="Times New Roman"/>
          <w:noProof/>
          <w:vertAlign w:val="superscript"/>
        </w:rPr>
        <w:t>6,8</w:t>
      </w:r>
      <w:r w:rsidR="005E54C0" w:rsidRPr="001C260B">
        <w:rPr>
          <w:rFonts w:ascii="Times New Roman" w:eastAsia="Times New Roman" w:hAnsi="Times New Roman" w:cs="Times New Roman"/>
        </w:rPr>
        <w:fldChar w:fldCharType="end"/>
      </w:r>
      <w:r w:rsidR="00F312C8" w:rsidRPr="001C260B">
        <w:rPr>
          <w:rFonts w:ascii="Times New Roman" w:eastAsia="Times New Roman" w:hAnsi="Times New Roman" w:cs="Times New Roman"/>
        </w:rPr>
        <w:t xml:space="preserve">. </w:t>
      </w:r>
      <w:r w:rsidR="00035DD4" w:rsidRPr="001C260B">
        <w:rPr>
          <w:rFonts w:ascii="Times New Roman" w:eastAsia="Times New Roman" w:hAnsi="Times New Roman" w:cs="Times New Roman"/>
        </w:rPr>
        <w:t xml:space="preserve"> </w:t>
      </w:r>
      <w:r w:rsidR="008F1801" w:rsidRPr="001C260B">
        <w:rPr>
          <w:rFonts w:ascii="Times New Roman" w:eastAsia="Times New Roman" w:hAnsi="Times New Roman" w:cs="Times New Roman"/>
        </w:rPr>
        <w:t xml:space="preserve">Previous </w:t>
      </w:r>
      <w:r w:rsidR="00B41D42" w:rsidRPr="001C260B">
        <w:rPr>
          <w:rFonts w:ascii="Times New Roman" w:eastAsia="Times New Roman" w:hAnsi="Times New Roman" w:cs="Times New Roman"/>
        </w:rPr>
        <w:t>studies r</w:t>
      </w:r>
      <w:r w:rsidR="008F1801" w:rsidRPr="001C260B">
        <w:rPr>
          <w:rFonts w:ascii="Times New Roman" w:eastAsia="Times New Roman" w:hAnsi="Times New Roman" w:cs="Times New Roman"/>
        </w:rPr>
        <w:t xml:space="preserve">eported potential beneﬁts of </w:t>
      </w:r>
      <w:r w:rsidR="00057CD7" w:rsidRPr="001C260B">
        <w:rPr>
          <w:rFonts w:ascii="Times New Roman" w:eastAsia="Times New Roman" w:hAnsi="Times New Roman" w:cs="Times New Roman"/>
        </w:rPr>
        <w:t xml:space="preserve">different </w:t>
      </w:r>
      <w:r w:rsidR="007779F7" w:rsidRPr="001C260B">
        <w:rPr>
          <w:rFonts w:ascii="Times New Roman" w:eastAsia="Times New Roman" w:hAnsi="Times New Roman" w:cs="Times New Roman"/>
        </w:rPr>
        <w:t>SCPs</w:t>
      </w:r>
      <w:r w:rsidR="008F1801" w:rsidRPr="001C260B">
        <w:rPr>
          <w:rFonts w:ascii="Times New Roman" w:eastAsia="Times New Roman" w:hAnsi="Times New Roman" w:cs="Times New Roman"/>
        </w:rPr>
        <w:t xml:space="preserve"> for </w:t>
      </w:r>
      <w:r w:rsidR="00057CD7" w:rsidRPr="001C260B">
        <w:rPr>
          <w:rFonts w:ascii="Times New Roman" w:eastAsia="Times New Roman" w:hAnsi="Times New Roman" w:cs="Times New Roman"/>
        </w:rPr>
        <w:t>increasing soil organic carbon (SOC)</w:t>
      </w:r>
      <w:r w:rsidR="00C625A9" w:rsidRPr="001C260B">
        <w:rPr>
          <w:rFonts w:ascii="Times New Roman" w:eastAsia="Times New Roman" w:hAnsi="Times New Roman" w:cs="Times New Roman"/>
        </w:rPr>
        <w:t xml:space="preserve"> and </w:t>
      </w:r>
      <w:r w:rsidR="00057CD7" w:rsidRPr="001C260B">
        <w:rPr>
          <w:rFonts w:ascii="Times New Roman" w:eastAsia="Times New Roman" w:hAnsi="Times New Roman" w:cs="Times New Roman"/>
        </w:rPr>
        <w:t>soil water uptake</w:t>
      </w:r>
      <w:r w:rsidR="00C625A9" w:rsidRPr="001C260B">
        <w:rPr>
          <w:rFonts w:ascii="Times New Roman" w:eastAsia="Times New Roman" w:hAnsi="Times New Roman" w:cs="Times New Roman"/>
        </w:rPr>
        <w:t xml:space="preserve"> as well as GHG mitigation climate mitigation </w:t>
      </w:r>
      <w:r w:rsidR="00464251"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 </w:instrText>
      </w:r>
      <w:r w:rsidR="00D21767"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DATA </w:instrText>
      </w:r>
      <w:r w:rsidR="00D21767" w:rsidRPr="001C260B">
        <w:rPr>
          <w:rFonts w:ascii="Times New Roman" w:eastAsia="Times New Roman" w:hAnsi="Times New Roman" w:cs="Times New Roman"/>
        </w:rPr>
      </w:r>
      <w:r w:rsidR="00D21767" w:rsidRPr="001C260B">
        <w:rPr>
          <w:rFonts w:ascii="Times New Roman" w:eastAsia="Times New Roman" w:hAnsi="Times New Roman" w:cs="Times New Roman"/>
        </w:rPr>
        <w:fldChar w:fldCharType="end"/>
      </w:r>
      <w:r w:rsidR="00464251" w:rsidRPr="001C260B">
        <w:rPr>
          <w:rFonts w:ascii="Times New Roman" w:eastAsia="Times New Roman" w:hAnsi="Times New Roman" w:cs="Times New Roman"/>
        </w:rPr>
      </w:r>
      <w:r w:rsidR="00464251" w:rsidRPr="001C260B">
        <w:rPr>
          <w:rFonts w:ascii="Times New Roman" w:eastAsia="Times New Roman" w:hAnsi="Times New Roman" w:cs="Times New Roman"/>
        </w:rPr>
        <w:fldChar w:fldCharType="separate"/>
      </w:r>
      <w:r w:rsidR="00D21767" w:rsidRPr="001C260B">
        <w:rPr>
          <w:rFonts w:ascii="Times New Roman" w:eastAsia="Times New Roman" w:hAnsi="Times New Roman" w:cs="Times New Roman"/>
          <w:noProof/>
          <w:vertAlign w:val="superscript"/>
        </w:rPr>
        <w:t>6,8,9</w:t>
      </w:r>
      <w:r w:rsidR="00464251" w:rsidRPr="001C260B">
        <w:rPr>
          <w:rFonts w:ascii="Times New Roman" w:eastAsia="Times New Roman" w:hAnsi="Times New Roman" w:cs="Times New Roman"/>
        </w:rPr>
        <w:fldChar w:fldCharType="end"/>
      </w:r>
      <w:r w:rsidR="00C625A9" w:rsidRPr="001C260B">
        <w:rPr>
          <w:rFonts w:ascii="Times New Roman" w:eastAsia="Times New Roman" w:hAnsi="Times New Roman" w:cs="Times New Roman"/>
        </w:rPr>
        <w:t xml:space="preserve">. </w:t>
      </w:r>
      <w:r w:rsidR="006935B8" w:rsidRPr="001C260B">
        <w:rPr>
          <w:rFonts w:ascii="Times New Roman" w:eastAsia="Times New Roman" w:hAnsi="Times New Roman" w:cs="Times New Roman"/>
        </w:rPr>
        <w:t xml:space="preserve">Thus, although environmental benefits seem to be </w:t>
      </w:r>
      <w:r w:rsidR="003B67AE" w:rsidRPr="001C260B">
        <w:rPr>
          <w:rFonts w:ascii="Times New Roman" w:eastAsia="Times New Roman" w:hAnsi="Times New Roman" w:cs="Times New Roman"/>
        </w:rPr>
        <w:t>considerable</w:t>
      </w:r>
      <w:r w:rsidR="00C625A9" w:rsidRPr="001C260B">
        <w:rPr>
          <w:rFonts w:ascii="Times New Roman" w:eastAsia="Times New Roman" w:hAnsi="Times New Roman" w:cs="Times New Roman"/>
        </w:rPr>
        <w:t xml:space="preserve">, </w:t>
      </w:r>
      <w:r w:rsidR="00D21767" w:rsidRPr="001C260B">
        <w:rPr>
          <w:rFonts w:ascii="Times New Roman" w:eastAsia="Times New Roman" w:hAnsi="Times New Roman" w:cs="Times New Roman"/>
        </w:rPr>
        <w:t xml:space="preserve">yield outcomes through the implementation of </w:t>
      </w:r>
      <w:r w:rsidR="00254D2B" w:rsidRPr="001C260B">
        <w:rPr>
          <w:rFonts w:ascii="Times New Roman" w:eastAsia="Times New Roman" w:hAnsi="Times New Roman" w:cs="Times New Roman"/>
        </w:rPr>
        <w:t>different SCP</w:t>
      </w:r>
      <w:r w:rsidR="00965FED" w:rsidRPr="001C260B">
        <w:rPr>
          <w:rFonts w:ascii="Times New Roman" w:eastAsia="Times New Roman" w:hAnsi="Times New Roman" w:cs="Times New Roman"/>
        </w:rPr>
        <w:t>s</w:t>
      </w:r>
      <w:r w:rsidR="00D21767" w:rsidRPr="001C260B">
        <w:rPr>
          <w:rFonts w:ascii="Times New Roman" w:eastAsia="Times New Roman" w:hAnsi="Times New Roman" w:cs="Times New Roman"/>
        </w:rPr>
        <w:t xml:space="preserve"> are subject to many controverses. </w:t>
      </w:r>
    </w:p>
    <w:p w14:paraId="667BFD92" w14:textId="77777777" w:rsidR="00C16BC2" w:rsidRPr="001C260B"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5E74C067" w:rsidR="003F06AE" w:rsidRPr="001C260B"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Some </w:t>
      </w:r>
      <w:r w:rsidR="003B67AE" w:rsidRPr="001C260B">
        <w:rPr>
          <w:rFonts w:ascii="Times New Roman" w:eastAsia="Times New Roman" w:hAnsi="Times New Roman" w:cs="Times New Roman"/>
        </w:rPr>
        <w:t xml:space="preserve">existing </w:t>
      </w:r>
      <w:r w:rsidR="00CA1F04" w:rsidRPr="001C260B">
        <w:rPr>
          <w:rFonts w:ascii="Times New Roman" w:eastAsia="Times New Roman" w:hAnsi="Times New Roman" w:cs="Times New Roman"/>
        </w:rPr>
        <w:t xml:space="preserve">studies </w:t>
      </w:r>
      <w:r w:rsidR="00097C67" w:rsidRPr="001C260B">
        <w:rPr>
          <w:rFonts w:ascii="Times New Roman" w:eastAsia="Times New Roman" w:hAnsi="Times New Roman" w:cs="Times New Roman"/>
        </w:rPr>
        <w:t xml:space="preserve">have </w:t>
      </w:r>
      <w:r w:rsidRPr="001C260B">
        <w:rPr>
          <w:rFonts w:ascii="Times New Roman" w:eastAsia="Times New Roman" w:hAnsi="Times New Roman" w:cs="Times New Roman"/>
        </w:rPr>
        <w:t>show</w:t>
      </w:r>
      <w:r w:rsidR="00097C67" w:rsidRPr="001C260B">
        <w:rPr>
          <w:rFonts w:ascii="Times New Roman" w:eastAsia="Times New Roman" w:hAnsi="Times New Roman" w:cs="Times New Roman"/>
        </w:rPr>
        <w:t>n</w:t>
      </w:r>
      <w:r w:rsidR="00CA1F04" w:rsidRPr="001C260B">
        <w:rPr>
          <w:rFonts w:ascii="Times New Roman" w:eastAsia="Times New Roman" w:hAnsi="Times New Roman" w:cs="Times New Roman"/>
        </w:rPr>
        <w:t xml:space="preserve"> that </w:t>
      </w:r>
      <w:r w:rsidR="00254D2B" w:rsidRPr="001C260B">
        <w:rPr>
          <w:rFonts w:ascii="Times New Roman" w:eastAsia="Times New Roman" w:hAnsi="Times New Roman" w:cs="Times New Roman"/>
        </w:rPr>
        <w:t>SCP</w:t>
      </w:r>
      <w:r w:rsidR="00965FED" w:rsidRPr="001C260B">
        <w:rPr>
          <w:rFonts w:ascii="Times New Roman" w:eastAsia="Times New Roman" w:hAnsi="Times New Roman" w:cs="Times New Roman"/>
        </w:rPr>
        <w:t>s</w:t>
      </w:r>
      <w:r w:rsidR="00CA1F04" w:rsidRPr="001C260B">
        <w:rPr>
          <w:rFonts w:ascii="Times New Roman" w:eastAsia="Times New Roman" w:hAnsi="Times New Roman" w:cs="Times New Roman"/>
        </w:rPr>
        <w:t xml:space="preserve"> could potentially result in </w:t>
      </w:r>
      <w:r w:rsidRPr="001C260B">
        <w:rPr>
          <w:rFonts w:ascii="Times New Roman" w:eastAsia="Times New Roman" w:hAnsi="Times New Roman" w:cs="Times New Roman"/>
        </w:rPr>
        <w:t>increasing yields</w:t>
      </w:r>
      <w:r w:rsidR="00B41D42"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Ren&lt;/Author&gt;&lt;Year&gt;2023&lt;/Year&gt;&lt;RecNum&gt;234&lt;/RecNum&gt;&lt;DisplayText&gt;&lt;style face="superscript"&gt;10,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0,11</w:t>
      </w:r>
      <w:r w:rsidR="00B41D42" w:rsidRPr="001C260B">
        <w:rPr>
          <w:rFonts w:ascii="Times New Roman" w:eastAsia="Times New Roman" w:hAnsi="Times New Roman" w:cs="Times New Roman"/>
        </w:rPr>
        <w:fldChar w:fldCharType="end"/>
      </w:r>
      <w:r w:rsidR="00B41D42" w:rsidRPr="001C260B">
        <w:rPr>
          <w:rFonts w:ascii="Times New Roman" w:eastAsia="Times New Roman" w:hAnsi="Times New Roman" w:cs="Times New Roman"/>
        </w:rPr>
        <w:t xml:space="preserve"> </w:t>
      </w:r>
      <w:r w:rsidR="00097C67"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while others reported a </w:t>
      </w:r>
      <w:r w:rsidR="00757E9D" w:rsidRPr="001C260B">
        <w:rPr>
          <w:rFonts w:ascii="Times New Roman" w:eastAsia="Times New Roman" w:hAnsi="Times New Roman" w:cs="Times New Roman"/>
        </w:rPr>
        <w:t xml:space="preserve">neutral or </w:t>
      </w:r>
      <w:r w:rsidR="00CA1F04" w:rsidRPr="001C260B">
        <w:rPr>
          <w:rFonts w:ascii="Times New Roman" w:eastAsia="Times New Roman" w:hAnsi="Times New Roman" w:cs="Times New Roman"/>
        </w:rPr>
        <w:t xml:space="preserve">declining </w:t>
      </w:r>
      <w:r w:rsidRPr="001C260B">
        <w:rPr>
          <w:rFonts w:ascii="Times New Roman" w:eastAsia="Times New Roman" w:hAnsi="Times New Roman" w:cs="Times New Roman"/>
        </w:rPr>
        <w:t>trends</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Giller&lt;/Author&gt;&lt;Year&gt;2021&lt;/Year&gt;&lt;RecNum&gt;220&lt;/RecNum&gt;&lt;DisplayText&gt;&lt;style face="superscript"&gt;12,13&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2,13</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after implementation. </w:t>
      </w:r>
      <w:r w:rsidR="00B711CE" w:rsidRPr="001C260B">
        <w:rPr>
          <w:rFonts w:ascii="Times New Roman" w:eastAsia="Times New Roman" w:hAnsi="Times New Roman" w:cs="Times New Roman"/>
        </w:rPr>
        <w:t xml:space="preserve">While evaluating the outcome of different crops and environmental variables on NT as compared to </w:t>
      </w:r>
      <w:r w:rsidR="002A77A9" w:rsidRPr="001C260B">
        <w:rPr>
          <w:rFonts w:ascii="Times New Roman" w:eastAsia="Times New Roman" w:hAnsi="Times New Roman" w:cs="Times New Roman"/>
        </w:rPr>
        <w:t>conventional tillage (</w:t>
      </w:r>
      <w:r w:rsidR="00B711CE" w:rsidRPr="001C260B">
        <w:rPr>
          <w:rFonts w:ascii="Times New Roman" w:eastAsia="Times New Roman" w:hAnsi="Times New Roman" w:cs="Times New Roman"/>
        </w:rPr>
        <w:t>CT</w:t>
      </w:r>
      <w:r w:rsidR="002A77A9" w:rsidRPr="001C260B">
        <w:rPr>
          <w:rFonts w:ascii="Times New Roman" w:eastAsia="Times New Roman" w:hAnsi="Times New Roman" w:cs="Times New Roman"/>
        </w:rPr>
        <w:t>)</w:t>
      </w:r>
      <w:r w:rsidR="00B711CE" w:rsidRPr="001C260B">
        <w:rPr>
          <w:rFonts w:ascii="Times New Roman" w:eastAsia="Times New Roman" w:hAnsi="Times New Roman" w:cs="Times New Roman"/>
        </w:rPr>
        <w:t xml:space="preserve"> yields, </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4&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rPr>
        <w:t xml:space="preserve">Pittelkow, et al. </w:t>
      </w:r>
      <w:r w:rsidR="00B41D42" w:rsidRPr="001C260B">
        <w:rPr>
          <w:rFonts w:ascii="Times New Roman" w:eastAsia="Times New Roman" w:hAnsi="Times New Roman" w:cs="Times New Roman"/>
          <w:noProof/>
          <w:vertAlign w:val="superscript"/>
        </w:rPr>
        <w:t>14</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00B711CE" w:rsidRPr="001C260B">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1C260B">
        <w:rPr>
          <w:rFonts w:ascii="Times New Roman" w:eastAsia="Times New Roman" w:hAnsi="Times New Roman" w:cs="Times New Roman"/>
        </w:rPr>
        <w:t xml:space="preserve">A global meta-analysis based on740 paired measurements from 90 peer-reviewed articles show </w:t>
      </w:r>
      <w:r w:rsidR="006E277A" w:rsidRPr="001C260B">
        <w:rPr>
          <w:rFonts w:ascii="Times New Roman" w:eastAsia="Times New Roman" w:hAnsi="Times New Roman" w:cs="Times New Roman"/>
        </w:rPr>
        <w:t xml:space="preserve">that </w:t>
      </w:r>
      <w:r w:rsidR="003F06AE" w:rsidRPr="001C260B">
        <w:rPr>
          <w:rFonts w:ascii="Times New Roman" w:eastAsia="Times New Roman" w:hAnsi="Times New Roman" w:cs="Times New Roman"/>
        </w:rPr>
        <w:t>NT increased barley yield by 49% especially in dry climate</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Huang&lt;/Author&gt;&lt;Year&gt;2018&lt;/Year&gt;&lt;RecNum&gt;224&lt;/RecNum&gt;&lt;DisplayText&gt;&lt;style face="superscript"&gt;15&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5</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In a drought period, about 60% higher maize yield</w:t>
      </w:r>
      <w:r w:rsidR="003E0C65" w:rsidRPr="001C260B">
        <w:rPr>
          <w:rFonts w:ascii="Times New Roman" w:eastAsia="Times New Roman" w:hAnsi="Times New Roman" w:cs="Times New Roman"/>
        </w:rPr>
        <w:t>s</w:t>
      </w:r>
      <w:r w:rsidR="003F06AE" w:rsidRPr="001C260B">
        <w:rPr>
          <w:rFonts w:ascii="Times New Roman" w:eastAsia="Times New Roman" w:hAnsi="Times New Roman" w:cs="Times New Roman"/>
        </w:rPr>
        <w:t xml:space="preserve"> w</w:t>
      </w:r>
      <w:r w:rsidR="003E0C65" w:rsidRPr="001C260B">
        <w:rPr>
          <w:rFonts w:ascii="Times New Roman" w:eastAsia="Times New Roman" w:hAnsi="Times New Roman" w:cs="Times New Roman"/>
        </w:rPr>
        <w:t>ere</w:t>
      </w:r>
      <w:r w:rsidR="003F06AE" w:rsidRPr="001C260B">
        <w:rPr>
          <w:rFonts w:ascii="Times New Roman" w:eastAsia="Times New Roman" w:hAnsi="Times New Roman" w:cs="Times New Roman"/>
        </w:rPr>
        <w:t xml:space="preserve"> observed under NT management compared to </w:t>
      </w:r>
      <w:r w:rsidR="002A77A9" w:rsidRPr="001C260B">
        <w:rPr>
          <w:rFonts w:ascii="Times New Roman" w:eastAsia="Times New Roman" w:hAnsi="Times New Roman" w:cs="Times New Roman"/>
        </w:rPr>
        <w:t>CT</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Al‐Kaisi&lt;/Author&gt;&lt;Year&gt;2020&lt;/Year&gt;&lt;RecNum&gt;225&lt;/RecNum&gt;&lt;DisplayText&gt;&lt;style face="superscript"&gt;16&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6</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xml:space="preserve">. </w:t>
      </w:r>
      <w:r w:rsidR="007A3F48" w:rsidRPr="001C260B">
        <w:rPr>
          <w:rFonts w:ascii="Times New Roman" w:eastAsia="Times New Roman" w:hAnsi="Times New Roman" w:cs="Times New Roman"/>
        </w:rPr>
        <w:t xml:space="preserve">However, contrary trends are </w:t>
      </w:r>
      <w:r w:rsidR="007A3F48" w:rsidRPr="001C260B">
        <w:rPr>
          <w:rFonts w:ascii="Times New Roman" w:eastAsia="Times New Roman" w:hAnsi="Times New Roman" w:cs="Times New Roman"/>
        </w:rPr>
        <w:lastRenderedPageBreak/>
        <w:t>also reported with the application of crop rotation, residue management, and no-tillage having no effect on yield stability relative to CT</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Knapp&lt;/Author&gt;&lt;Year&gt;2018&lt;/Year&gt;&lt;RecNum&gt;62&lt;/RecNum&gt;&lt;DisplayText&gt;&lt;style face="superscript"&gt;17&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7</w:t>
      </w:r>
      <w:r w:rsidR="006E277A" w:rsidRPr="001C260B">
        <w:rPr>
          <w:rFonts w:ascii="Times New Roman" w:eastAsia="Times New Roman" w:hAnsi="Times New Roman" w:cs="Times New Roman"/>
        </w:rPr>
        <w:fldChar w:fldCharType="end"/>
      </w:r>
      <w:r w:rsidR="007A3F48" w:rsidRPr="001C260B">
        <w:rPr>
          <w:rFonts w:ascii="Times New Roman" w:eastAsia="Times New Roman" w:hAnsi="Times New Roman" w:cs="Times New Roman"/>
        </w:rPr>
        <w:t xml:space="preserve">. The same study showed that </w:t>
      </w:r>
      <w:r w:rsidR="002A77A9" w:rsidRPr="001C260B">
        <w:rPr>
          <w:rFonts w:ascii="Times New Roman" w:eastAsia="Times New Roman" w:hAnsi="Times New Roman" w:cs="Times New Roman"/>
        </w:rPr>
        <w:t>OF</w:t>
      </w:r>
      <w:r w:rsidR="007A3F48" w:rsidRPr="001C260B">
        <w:rPr>
          <w:rFonts w:ascii="Times New Roman" w:eastAsia="Times New Roman" w:hAnsi="Times New Roman" w:cs="Times New Roman"/>
        </w:rPr>
        <w:t xml:space="preserve"> had 15% lower yield compared to CT</w:t>
      </w:r>
      <w:r w:rsidR="006E277A" w:rsidRPr="001C260B">
        <w:rPr>
          <w:rFonts w:ascii="Times New Roman" w:eastAsia="Times New Roman" w:hAnsi="Times New Roman" w:cs="Times New Roman"/>
        </w:rPr>
        <w:t xml:space="preserve">. </w:t>
      </w:r>
    </w:p>
    <w:p w14:paraId="36C462F7" w14:textId="77777777" w:rsidR="0045587A" w:rsidRPr="001C260B"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71A91438" w:rsidR="00BE5C30" w:rsidRPr="001C260B" w:rsidRDefault="0045587A" w:rsidP="00BE5C30">
      <w:pPr>
        <w:jc w:val="both"/>
        <w:rPr>
          <w:rFonts w:ascii="Times New Roman" w:eastAsia="Times New Roman" w:hAnsi="Times New Roman" w:cs="Times New Roman"/>
        </w:rPr>
      </w:pPr>
      <w:r w:rsidRPr="001C260B">
        <w:rPr>
          <w:rFonts w:ascii="Times New Roman" w:eastAsia="Times New Roman" w:hAnsi="Times New Roman" w:cs="Times New Roman"/>
        </w:rPr>
        <w:t>Under AF management, findings show</w:t>
      </w:r>
      <w:r w:rsidR="00B41D42"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that yield either increased by </w:t>
      </w:r>
      <w:bookmarkStart w:id="0" w:name="_Hlk167883623"/>
      <w:r w:rsidRPr="001C260B">
        <w:rPr>
          <w:rFonts w:ascii="Times New Roman" w:eastAsia="Times New Roman" w:hAnsi="Times New Roman" w:cs="Times New Roman"/>
        </w:rPr>
        <w:t>7 – 1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crop yield especially in subtropical and tropical zon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aier&lt;/Author&gt;&lt;Year&gt;2023&lt;/Year&gt;&lt;RecNum&gt;192&lt;/RecNum&gt;&lt;DisplayText&gt;&lt;style face="superscript"&gt;1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8</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bookmarkEnd w:id="0"/>
      <w:r w:rsidR="00DD795A" w:rsidRPr="001C260B">
        <w:rPr>
          <w:rFonts w:ascii="Times New Roman" w:eastAsia="Times New Roman" w:hAnsi="Times New Roman" w:cs="Times New Roman"/>
        </w:rPr>
        <w:t xml:space="preserve">or reduced by </w:t>
      </w:r>
      <w:r w:rsidRPr="001C260B">
        <w:rPr>
          <w:rFonts w:ascii="Times New Roman" w:eastAsia="Times New Roman" w:hAnsi="Times New Roman" w:cs="Times New Roman"/>
        </w:rPr>
        <w:t>2.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European areas depending on the density and age of the tre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Ivezić&lt;/Author&gt;&lt;Year&gt;2021&lt;/Year&gt;&lt;RecNum&gt;193&lt;/RecNum&gt;&lt;DisplayText&gt;&lt;style face="superscript"&gt;19&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9</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DD795A" w:rsidRPr="001C260B">
        <w:rPr>
          <w:rFonts w:ascii="Times New Roman" w:eastAsia="Times New Roman" w:hAnsi="Times New Roman" w:cs="Times New Roman"/>
        </w:rPr>
        <w:t xml:space="preserve">While about 14% yield increase is reported under </w:t>
      </w:r>
      <w:r w:rsidRPr="001C260B">
        <w:rPr>
          <w:rFonts w:ascii="Times New Roman" w:eastAsia="Times New Roman" w:hAnsi="Times New Roman" w:cs="Times New Roman"/>
        </w:rPr>
        <w:t>CC especially in coarse soil texture and dryland areas along with the use of leguminous cover crops</w:t>
      </w:r>
      <w:r w:rsidRPr="001C260B">
        <w:rPr>
          <w:rFonts w:ascii="Times New Roman" w:eastAsia="Times New Roman" w:hAnsi="Times New Roman" w:cs="Times New Roman"/>
          <w:vertAlign w:val="superscript"/>
        </w:rPr>
        <w:fldChar w:fldCharType="begin"/>
      </w:r>
      <w:r w:rsidR="00F71666" w:rsidRPr="001C260B">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1C260B">
        <w:rPr>
          <w:rFonts w:ascii="Times New Roman" w:eastAsia="Times New Roman" w:hAnsi="Times New Roman" w:cs="Times New Roman"/>
          <w:vertAlign w:val="superscript"/>
        </w:rPr>
        <w:fldChar w:fldCharType="separate"/>
      </w:r>
      <w:r w:rsidR="00B41D42" w:rsidRPr="001C260B">
        <w:rPr>
          <w:rFonts w:ascii="Times New Roman" w:eastAsia="Times New Roman" w:hAnsi="Times New Roman" w:cs="Times New Roman"/>
          <w:noProof/>
          <w:vertAlign w:val="superscript"/>
        </w:rPr>
        <w:t>20</w:t>
      </w:r>
      <w:r w:rsidRPr="001C260B">
        <w:rPr>
          <w:rFonts w:ascii="Times New Roman" w:eastAsia="Times New Roman" w:hAnsi="Times New Roman" w:cs="Times New Roman"/>
          <w:vertAlign w:val="superscript"/>
        </w:rPr>
        <w:fldChar w:fldCharType="end"/>
      </w:r>
      <w:r w:rsidR="00DD795A" w:rsidRPr="001C260B">
        <w:rPr>
          <w:rFonts w:ascii="Times New Roman" w:eastAsia="Times New Roman" w:hAnsi="Times New Roman" w:cs="Times New Roman"/>
        </w:rPr>
        <w:t>, about</w:t>
      </w:r>
      <w:r w:rsidRPr="001C260B">
        <w:rPr>
          <w:rFonts w:ascii="Times New Roman" w:eastAsia="Times New Roman" w:hAnsi="Times New Roman" w:cs="Times New Roman"/>
        </w:rPr>
        <w:t xml:space="preserve"> 3% yield reductions </w:t>
      </w:r>
      <w:r w:rsidR="00BB707D" w:rsidRPr="001C260B">
        <w:rPr>
          <w:rFonts w:ascii="Times New Roman" w:eastAsia="Times New Roman" w:hAnsi="Times New Roman" w:cs="Times New Roman"/>
        </w:rPr>
        <w:t xml:space="preserve">were </w:t>
      </w:r>
      <w:r w:rsidRPr="001C260B">
        <w:rPr>
          <w:rFonts w:ascii="Times New Roman" w:eastAsia="Times New Roman" w:hAnsi="Times New Roman" w:cs="Times New Roman"/>
        </w:rPr>
        <w:t xml:space="preserve">observed especially for cash crops in temperate </w:t>
      </w:r>
      <w:r w:rsidR="00DD795A" w:rsidRPr="001C260B">
        <w:rPr>
          <w:rFonts w:ascii="Times New Roman" w:eastAsia="Times New Roman" w:hAnsi="Times New Roman" w:cs="Times New Roman"/>
        </w:rPr>
        <w:t>soil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Clark&lt;/Author&gt;&lt;Year&gt;1997&lt;/Year&gt;&lt;RecNum&gt;188&lt;/RecNum&gt;&lt;DisplayText&gt;&lt;style face="superscript"&gt;21,22&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1,22</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406180" w:rsidRPr="001C260B">
        <w:rPr>
          <w:rFonts w:ascii="Times New Roman" w:eastAsia="Times New Roman" w:hAnsi="Times New Roman" w:cs="Times New Roman"/>
        </w:rPr>
        <w:t xml:space="preserve"> About 10% decrease in wheat yield</w:t>
      </w:r>
      <w:r w:rsidR="00BB707D" w:rsidRPr="001C260B">
        <w:rPr>
          <w:rFonts w:ascii="Times New Roman" w:eastAsia="Times New Roman" w:hAnsi="Times New Roman" w:cs="Times New Roman"/>
        </w:rPr>
        <w:t>s</w:t>
      </w:r>
      <w:r w:rsidR="00406180" w:rsidRPr="001C260B">
        <w:rPr>
          <w:rFonts w:ascii="Times New Roman" w:eastAsia="Times New Roman" w:hAnsi="Times New Roman" w:cs="Times New Roman"/>
        </w:rPr>
        <w:t xml:space="preserve"> </w:t>
      </w:r>
      <w:r w:rsidR="00BB707D" w:rsidRPr="001C260B">
        <w:rPr>
          <w:rFonts w:ascii="Times New Roman" w:eastAsia="Times New Roman" w:hAnsi="Times New Roman" w:cs="Times New Roman"/>
        </w:rPr>
        <w:t xml:space="preserve">were </w:t>
      </w:r>
      <w:r w:rsidR="00406180" w:rsidRPr="001C260B">
        <w:rPr>
          <w:rFonts w:ascii="Times New Roman" w:eastAsia="Times New Roman" w:hAnsi="Times New Roman" w:cs="Times New Roman"/>
        </w:rPr>
        <w:t>observed following cover cropping</w:t>
      </w:r>
      <w:r w:rsidR="00C43DB3"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Nielsen&lt;/Author&gt;&lt;Year&gt;2016&lt;/Year&gt;&lt;RecNum&gt;228&lt;/RecNum&gt;&lt;DisplayText&gt;&lt;style face="superscript"&gt;23&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3</w:t>
      </w:r>
      <w:r w:rsidR="00C43DB3" w:rsidRPr="001C260B">
        <w:rPr>
          <w:rFonts w:ascii="Times New Roman" w:eastAsia="Times New Roman" w:hAnsi="Times New Roman" w:cs="Times New Roman"/>
        </w:rPr>
        <w:fldChar w:fldCharType="end"/>
      </w:r>
      <w:r w:rsidR="00406180" w:rsidRPr="001C260B">
        <w:rPr>
          <w:rFonts w:ascii="Times New Roman" w:eastAsia="Times New Roman" w:hAnsi="Times New Roman" w:cs="Times New Roman"/>
        </w:rPr>
        <w:t>.</w:t>
      </w:r>
      <w:r w:rsidR="00D94262" w:rsidRPr="001C260B">
        <w:rPr>
          <w:rFonts w:ascii="Times New Roman" w:eastAsia="Times New Roman" w:hAnsi="Times New Roman" w:cs="Times New Roman"/>
        </w:rPr>
        <w:t xml:space="preserve"> </w:t>
      </w:r>
      <w:r w:rsidR="00BE5C30" w:rsidRPr="001C260B">
        <w:rPr>
          <w:rFonts w:ascii="Times New Roman" w:eastAsia="Times New Roman" w:hAnsi="Times New Roman" w:cs="Times New Roman"/>
        </w:rPr>
        <w:t xml:space="preserve">In context whereby </w:t>
      </w:r>
      <w:r w:rsidR="002A77A9" w:rsidRPr="001C260B">
        <w:rPr>
          <w:rFonts w:ascii="Times New Roman" w:eastAsia="Times New Roman" w:hAnsi="Times New Roman" w:cs="Times New Roman"/>
        </w:rPr>
        <w:t>there</w:t>
      </w:r>
      <w:r w:rsidR="00BE5C30" w:rsidRPr="001C260B">
        <w:rPr>
          <w:rFonts w:ascii="Times New Roman" w:eastAsia="Times New Roman" w:hAnsi="Times New Roman" w:cs="Times New Roman"/>
        </w:rPr>
        <w:t xml:space="preserve"> is no significant increase or decrease, some studies reported that yields could be sustained for longtime under </w:t>
      </w:r>
      <w:r w:rsidR="007779F7" w:rsidRPr="001C260B">
        <w:rPr>
          <w:rFonts w:ascii="Times New Roman" w:eastAsia="Times New Roman" w:hAnsi="Times New Roman" w:cs="Times New Roman"/>
        </w:rPr>
        <w:t>SCPs</w:t>
      </w:r>
      <w:r w:rsidR="00BE5C30" w:rsidRPr="001C260B">
        <w:rPr>
          <w:rFonts w:ascii="Times New Roman" w:eastAsia="Times New Roman" w:hAnsi="Times New Roman" w:cs="Times New Roman"/>
        </w:rPr>
        <w:t xml:space="preserve"> especially for degraded soils</w:t>
      </w:r>
      <w:r w:rsidR="00BE5C30" w:rsidRPr="001C260B">
        <w:rPr>
          <w:rFonts w:ascii="Times New Roman" w:eastAsia="Times New Roman" w:hAnsi="Times New Roman" w:cs="Times New Roman"/>
        </w:rPr>
        <w:fldChar w:fldCharType="begin"/>
      </w:r>
      <w:r w:rsidR="00062844" w:rsidRPr="001C260B">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1C260B">
        <w:rPr>
          <w:rFonts w:ascii="Times New Roman" w:eastAsia="Times New Roman" w:hAnsi="Times New Roman" w:cs="Times New Roman"/>
        </w:rPr>
        <w:fldChar w:fldCharType="separate"/>
      </w:r>
      <w:r w:rsidR="00062844" w:rsidRPr="001C260B">
        <w:rPr>
          <w:rFonts w:ascii="Times New Roman" w:eastAsia="Times New Roman" w:hAnsi="Times New Roman" w:cs="Times New Roman"/>
          <w:noProof/>
          <w:vertAlign w:val="superscript"/>
        </w:rPr>
        <w:t>24</w:t>
      </w:r>
      <w:r w:rsidR="00BE5C30" w:rsidRPr="001C260B">
        <w:rPr>
          <w:rFonts w:ascii="Times New Roman" w:eastAsia="Times New Roman" w:hAnsi="Times New Roman" w:cs="Times New Roman"/>
        </w:rPr>
        <w:fldChar w:fldCharType="end"/>
      </w:r>
      <w:r w:rsidR="00BE5C30" w:rsidRPr="001C260B">
        <w:rPr>
          <w:rFonts w:ascii="Times New Roman" w:eastAsia="Times New Roman" w:hAnsi="Times New Roman" w:cs="Times New Roman"/>
        </w:rPr>
        <w:t xml:space="preserve">. </w:t>
      </w:r>
    </w:p>
    <w:p w14:paraId="3E1BB4F2" w14:textId="3E5A7DA7" w:rsidR="0013659E" w:rsidRPr="001C260B"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eastAsia="Times New Roman" w:hAnsi="Times New Roman" w:cs="Times New Roman"/>
        </w:rPr>
        <w:t xml:space="preserve">The discrepancy of yield outcomes under different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w:t>
      </w:r>
      <w:r w:rsidR="001814E6" w:rsidRPr="001C260B">
        <w:rPr>
          <w:rFonts w:ascii="Times New Roman" w:eastAsia="Times New Roman" w:hAnsi="Times New Roman" w:cs="Times New Roman"/>
        </w:rPr>
        <w:t xml:space="preserve">have thus </w:t>
      </w:r>
      <w:r w:rsidRPr="001C260B">
        <w:rPr>
          <w:rFonts w:ascii="Times New Roman" w:eastAsia="Times New Roman" w:hAnsi="Times New Roman" w:cs="Times New Roman"/>
        </w:rPr>
        <w:t>show</w:t>
      </w:r>
      <w:r w:rsidR="001814E6" w:rsidRPr="001C260B">
        <w:rPr>
          <w:rFonts w:ascii="Times New Roman" w:eastAsia="Times New Roman" w:hAnsi="Times New Roman" w:cs="Times New Roman"/>
        </w:rPr>
        <w:t>n</w:t>
      </w:r>
      <w:r w:rsidRPr="001C260B">
        <w:rPr>
          <w:rFonts w:ascii="Times New Roman" w:eastAsia="Times New Roman" w:hAnsi="Times New Roman" w:cs="Times New Roman"/>
        </w:rPr>
        <w:t xml:space="preserve"> that various factors interplay to determine the magnitude and direction of crop yields for farmers. </w:t>
      </w:r>
      <w:r w:rsidR="00CB25C5" w:rsidRPr="001C260B">
        <w:rPr>
          <w:rFonts w:ascii="Times New Roman" w:eastAsia="Times New Roman" w:hAnsi="Times New Roman" w:cs="Times New Roman"/>
        </w:rPr>
        <w:t xml:space="preserve">However, </w:t>
      </w:r>
      <w:r w:rsidR="003B67AE" w:rsidRPr="001C260B">
        <w:rPr>
          <w:rFonts w:ascii="Times New Roman" w:eastAsia="Times New Roman" w:hAnsi="Times New Roman" w:cs="Times New Roman"/>
        </w:rPr>
        <w:t>there is a need of</w:t>
      </w:r>
      <w:r w:rsidR="00CB25C5" w:rsidRPr="001C260B">
        <w:rPr>
          <w:rFonts w:ascii="Times New Roman" w:eastAsia="Times New Roman" w:hAnsi="Times New Roman" w:cs="Times New Roman"/>
        </w:rPr>
        <w:t xml:space="preserve"> having a better understanding on how environmental factors affect crop yield changes under different </w:t>
      </w:r>
      <w:r w:rsidR="007779F7" w:rsidRPr="001C260B">
        <w:rPr>
          <w:rFonts w:ascii="Times New Roman" w:eastAsia="Times New Roman" w:hAnsi="Times New Roman" w:cs="Times New Roman"/>
        </w:rPr>
        <w:t>SCP</w:t>
      </w:r>
      <w:r w:rsidR="001F62AE" w:rsidRPr="001C260B">
        <w:rPr>
          <w:rFonts w:ascii="Times New Roman" w:eastAsia="Times New Roman" w:hAnsi="Times New Roman" w:cs="Times New Roman"/>
        </w:rPr>
        <w:t>s</w:t>
      </w:r>
      <w:r w:rsidR="00CB25C5" w:rsidRPr="001C260B">
        <w:rPr>
          <w:rFonts w:ascii="Times New Roman" w:eastAsia="Times New Roman" w:hAnsi="Times New Roman" w:cs="Times New Roman"/>
        </w:rPr>
        <w:t xml:space="preserve">. </w:t>
      </w:r>
      <w:r w:rsidR="0056385B" w:rsidRPr="001C260B">
        <w:rPr>
          <w:rFonts w:ascii="Times New Roman" w:eastAsia="Times New Roman" w:hAnsi="Times New Roman" w:cs="Times New Roman"/>
        </w:rPr>
        <w:t xml:space="preserve"> </w:t>
      </w:r>
      <w:r w:rsidR="00A56D80" w:rsidRPr="001C260B">
        <w:rPr>
          <w:rFonts w:ascii="Times New Roman" w:eastAsia="Times New Roman" w:hAnsi="Times New Roman" w:cs="Times New Roman"/>
        </w:rPr>
        <w:t>Though p</w:t>
      </w:r>
      <w:r w:rsidR="0056385B" w:rsidRPr="001C260B">
        <w:rPr>
          <w:rFonts w:ascii="Times New Roman" w:eastAsia="Times New Roman" w:hAnsi="Times New Roman" w:cs="Times New Roman"/>
        </w:rPr>
        <w:t>revious meta-</w:t>
      </w:r>
      <w:r w:rsidR="00531E0E" w:rsidRPr="001C260B">
        <w:rPr>
          <w:rFonts w:ascii="Times New Roman" w:eastAsia="Times New Roman" w:hAnsi="Times New Roman" w:cs="Times New Roman"/>
        </w:rPr>
        <w:t>analysis</w:t>
      </w:r>
      <w:r w:rsidR="0056385B" w:rsidRPr="001C260B">
        <w:rPr>
          <w:rFonts w:ascii="Times New Roman" w:eastAsia="Times New Roman" w:hAnsi="Times New Roman" w:cs="Times New Roman"/>
        </w:rPr>
        <w:t xml:space="preserve"> studies </w:t>
      </w:r>
      <w:r w:rsidR="00A56D80" w:rsidRPr="001C260B">
        <w:rPr>
          <w:rFonts w:ascii="Times New Roman" w:eastAsia="Times New Roman" w:hAnsi="Times New Roman" w:cs="Times New Roman"/>
        </w:rPr>
        <w:t xml:space="preserve">have analyzed the variation in productivity </w:t>
      </w:r>
      <w:r w:rsidR="002A3AB5" w:rsidRPr="001C260B">
        <w:rPr>
          <w:rFonts w:ascii="Times New Roman" w:eastAsia="Times New Roman" w:hAnsi="Times New Roman" w:cs="Times New Roman"/>
        </w:rPr>
        <w:t xml:space="preserve">across different </w:t>
      </w:r>
      <w:r w:rsidR="00A56D80" w:rsidRPr="001C260B">
        <w:rPr>
          <w:rFonts w:ascii="Times New Roman" w:eastAsia="Times New Roman" w:hAnsi="Times New Roman" w:cs="Times New Roman"/>
        </w:rPr>
        <w:t>management</w:t>
      </w:r>
      <w:r w:rsidR="002A3AB5" w:rsidRPr="001C260B">
        <w:rPr>
          <w:rFonts w:ascii="Times New Roman" w:eastAsia="Times New Roman" w:hAnsi="Times New Roman" w:cs="Times New Roman"/>
        </w:rPr>
        <w:t xml:space="preserve"> practice</w:t>
      </w:r>
      <w:r w:rsidR="00A56D80" w:rsidRPr="001C260B">
        <w:rPr>
          <w:rFonts w:ascii="Times New Roman" w:eastAsia="Times New Roman" w:hAnsi="Times New Roman" w:cs="Times New Roman"/>
        </w:rPr>
        <w:t xml:space="preserve">s, they mostly </w:t>
      </w:r>
      <w:r w:rsidR="00A56D80" w:rsidRPr="001C260B">
        <w:rPr>
          <w:rFonts w:ascii="Times New Roman" w:hAnsi="Times New Roman" w:cs="Times New Roman"/>
        </w:rPr>
        <w:t>focus on</w:t>
      </w:r>
      <w:r w:rsidR="00D1426A" w:rsidRPr="001C260B">
        <w:rPr>
          <w:rFonts w:ascii="Times New Roman" w:hAnsi="Times New Roman" w:cs="Times New Roman"/>
        </w:rPr>
        <w:t xml:space="preserve"> a single </w:t>
      </w:r>
      <w:r w:rsidR="00A56D80" w:rsidRPr="001C260B">
        <w:rPr>
          <w:rFonts w:ascii="Times New Roman" w:hAnsi="Times New Roman" w:cs="Times New Roman"/>
        </w:rPr>
        <w:t xml:space="preserve">type of </w:t>
      </w:r>
      <w:r w:rsidR="007779F7" w:rsidRPr="001C260B">
        <w:rPr>
          <w:rFonts w:ascii="Times New Roman" w:hAnsi="Times New Roman" w:cs="Times New Roman"/>
        </w:rPr>
        <w:t>SCPs</w:t>
      </w:r>
      <w:r w:rsidR="005C4BFF"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5C4BFF" w:rsidRPr="001C260B">
        <w:rPr>
          <w:rFonts w:ascii="Times New Roman" w:hAnsi="Times New Roman" w:cs="Times New Roman"/>
        </w:rPr>
      </w:r>
      <w:r w:rsidR="005C4BFF"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5-27</w:t>
      </w:r>
      <w:r w:rsidR="005C4BFF" w:rsidRPr="001C260B">
        <w:rPr>
          <w:rFonts w:ascii="Times New Roman" w:hAnsi="Times New Roman" w:cs="Times New Roman"/>
        </w:rPr>
        <w:fldChar w:fldCharType="end"/>
      </w:r>
      <w:r w:rsidR="00A56D80" w:rsidRPr="001C260B">
        <w:rPr>
          <w:rFonts w:ascii="Times New Roman" w:hAnsi="Times New Roman" w:cs="Times New Roman"/>
        </w:rPr>
        <w:t xml:space="preserve"> without investigating their comparative potential across various factors and crop types at a global scale. </w:t>
      </w:r>
      <w:r w:rsidR="00926512" w:rsidRPr="001C260B">
        <w:rPr>
          <w:rFonts w:ascii="Times New Roman" w:hAnsi="Times New Roman" w:cs="Times New Roman"/>
        </w:rPr>
        <w:t xml:space="preserve">To our knowledge, </w:t>
      </w:r>
      <w:r w:rsidR="00D1426A" w:rsidRPr="001C260B">
        <w:rPr>
          <w:rFonts w:ascii="Times New Roman" w:hAnsi="Times New Roman" w:cs="Times New Roman"/>
        </w:rPr>
        <w:t xml:space="preserve">these studies </w:t>
      </w:r>
      <w:r w:rsidR="007C4761" w:rsidRPr="001C260B">
        <w:rPr>
          <w:rFonts w:ascii="Times New Roman" w:hAnsi="Times New Roman" w:cs="Times New Roman"/>
        </w:rPr>
        <w:t xml:space="preserve">do not include </w:t>
      </w:r>
      <w:r w:rsidR="00926512" w:rsidRPr="001C260B">
        <w:rPr>
          <w:rFonts w:ascii="Times New Roman" w:hAnsi="Times New Roman" w:cs="Times New Roman"/>
        </w:rPr>
        <w:t xml:space="preserve">or have incomplete records of </w:t>
      </w:r>
      <w:r w:rsidR="007C4761" w:rsidRPr="001C260B">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1C260B">
        <w:rPr>
          <w:rFonts w:ascii="Times New Roman" w:hAnsi="Times New Roman" w:cs="Times New Roman"/>
        </w:rPr>
        <w:t xml:space="preserve">temperature, precipitation, crop </w:t>
      </w:r>
      <w:r w:rsidR="007C4761" w:rsidRPr="001C260B">
        <w:rPr>
          <w:rFonts w:ascii="Times New Roman" w:hAnsi="Times New Roman" w:cs="Times New Roman"/>
        </w:rPr>
        <w:t xml:space="preserve">growing degree days </w:t>
      </w:r>
      <w:r w:rsidR="00926512" w:rsidRPr="001C260B">
        <w:rPr>
          <w:rFonts w:ascii="Times New Roman" w:hAnsi="Times New Roman" w:cs="Times New Roman"/>
        </w:rPr>
        <w:t xml:space="preserve">etc. </w:t>
      </w:r>
    </w:p>
    <w:p w14:paraId="47615867" w14:textId="77777777" w:rsidR="0013659E" w:rsidRPr="001C260B"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2C960A01" w14:textId="57A9AECE" w:rsidR="00311006" w:rsidRPr="001C260B"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 xml:space="preserve">Consequently, these studies </w:t>
      </w:r>
      <w:r w:rsidR="00D1426A" w:rsidRPr="001C260B">
        <w:rPr>
          <w:rFonts w:ascii="Times New Roman" w:hAnsi="Times New Roman" w:cs="Times New Roman"/>
        </w:rPr>
        <w:t xml:space="preserve">do not involve a large range of environmental factors </w:t>
      </w:r>
      <w:r w:rsidRPr="001C260B">
        <w:rPr>
          <w:rFonts w:ascii="Times New Roman" w:hAnsi="Times New Roman" w:cs="Times New Roman"/>
        </w:rPr>
        <w:t>except for</w:t>
      </w:r>
      <w:r w:rsidR="005E2CA6" w:rsidRPr="001C260B">
        <w:rPr>
          <w:rFonts w:ascii="Times New Roman" w:hAnsi="Times New Roman" w:cs="Times New Roman"/>
        </w:rPr>
        <w:t xml:space="preserve"> some</w:t>
      </w:r>
      <w:r w:rsidR="00111C8A" w:rsidRPr="001C260B">
        <w:rPr>
          <w:rFonts w:ascii="Times New Roman" w:hAnsi="Times New Roman" w:cs="Times New Roman"/>
        </w:rPr>
        <w:t xml:space="preserve"> NT studies </w:t>
      </w:r>
      <w:r w:rsidRPr="001C260B">
        <w:rPr>
          <w:rFonts w:ascii="Times New Roman" w:hAnsi="Times New Roman" w:cs="Times New Roman"/>
        </w:rPr>
        <w:t xml:space="preserve">which </w:t>
      </w:r>
      <w:r w:rsidR="00111C8A" w:rsidRPr="001C260B">
        <w:rPr>
          <w:rFonts w:ascii="Times New Roman" w:hAnsi="Times New Roman" w:cs="Times New Roman"/>
        </w:rPr>
        <w:t>consider</w:t>
      </w:r>
      <w:r w:rsidRPr="001C260B">
        <w:rPr>
          <w:rFonts w:ascii="Times New Roman" w:hAnsi="Times New Roman" w:cs="Times New Roman"/>
        </w:rPr>
        <w:t>ed</w:t>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longside management variables </w:t>
      </w:r>
      <w:r w:rsidR="005262FF" w:rsidRPr="001C260B">
        <w:rPr>
          <w:rFonts w:ascii="Times New Roman" w:hAnsi="Times New Roman" w:cs="Times New Roman"/>
        </w:rPr>
        <w:t xml:space="preserve">such as </w:t>
      </w:r>
      <w:r w:rsidR="00111C8A" w:rsidRPr="001C260B">
        <w:rPr>
          <w:rFonts w:ascii="Times New Roman" w:hAnsi="Times New Roman" w:cs="Times New Roman"/>
        </w:rPr>
        <w:t xml:space="preserve">soil texture </w:t>
      </w:r>
      <w:r w:rsidR="00D1426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Su&lt;/Author&gt;&lt;Year&gt;2021&lt;/Year&gt;&lt;RecNum&gt;27&lt;/RecNum&gt;&lt;DisplayText&gt;&lt;style face="superscript"&gt;11,28&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Journal Article"&gt;17&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lt;/title&gt;&lt;secondary-title&gt;Scientific Reports&lt;/secondary-title&gt;&lt;/titles&gt;&lt;periodical&gt;&lt;full-title&gt;Scientific Reports&lt;/full-title&gt;&lt;/periodical&gt;&lt;pages&gt;3344&lt;/pages&gt;&lt;volume&gt;11&lt;/volume&gt;&lt;number&gt;1&lt;/number&gt;&lt;dates&gt;&lt;year&gt;2021&lt;/year&gt;&lt;/dates&gt;&lt;urls&gt;&lt;/urls&gt;&lt;/record&gt;&lt;/Cite&gt;&lt;/EndNote&gt;</w:instrText>
      </w:r>
      <w:r w:rsidR="00D1426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8</w:t>
      </w:r>
      <w:r w:rsidR="00D1426A" w:rsidRPr="001C260B">
        <w:rPr>
          <w:rFonts w:ascii="Times New Roman" w:hAnsi="Times New Roman" w:cs="Times New Roman"/>
        </w:rPr>
        <w:fldChar w:fldCharType="end"/>
      </w:r>
      <w:r w:rsidR="00D1426A" w:rsidRPr="001C260B">
        <w:rPr>
          <w:rFonts w:ascii="Times New Roman" w:hAnsi="Times New Roman" w:cs="Times New Roman"/>
        </w:rPr>
        <w:t xml:space="preserve"> </w:t>
      </w:r>
      <w:r w:rsidR="00111C8A" w:rsidRPr="001C260B">
        <w:rPr>
          <w:rFonts w:ascii="Times New Roman" w:hAnsi="Times New Roman" w:cs="Times New Roman"/>
        </w:rPr>
        <w:t>or aridity</w:t>
      </w:r>
      <w:r w:rsidR="00111C8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5</w:t>
      </w:r>
      <w:r w:rsidR="00111C8A" w:rsidRPr="001C260B">
        <w:rPr>
          <w:rFonts w:ascii="Times New Roman" w:hAnsi="Times New Roman" w:cs="Times New Roman"/>
        </w:rPr>
        <w:fldChar w:fldCharType="end"/>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s well as </w:t>
      </w:r>
      <w:r w:rsidR="00111C8A" w:rsidRPr="001C260B">
        <w:rPr>
          <w:rFonts w:ascii="Times New Roman" w:hAnsi="Times New Roman" w:cs="Times New Roman"/>
        </w:rPr>
        <w:t>climate zones or climatic variables such as temperature and precipitation.</w:t>
      </w:r>
      <w:r w:rsidR="00FF0D83" w:rsidRPr="001C260B">
        <w:rPr>
          <w:rFonts w:ascii="Times New Roman" w:hAnsi="Times New Roman" w:cs="Times New Roman"/>
        </w:rPr>
        <w:t xml:space="preserve"> </w:t>
      </w:r>
      <w:r w:rsidR="005E2CA6" w:rsidRPr="001C260B">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1C260B">
        <w:rPr>
          <w:rFonts w:ascii="Times New Roman" w:hAnsi="Times New Roman" w:cs="Times New Roman"/>
        </w:rPr>
        <w:t>provide valuable information on environmental conditions</w:t>
      </w:r>
      <w:r w:rsidR="005E2CA6" w:rsidRPr="001C260B">
        <w:rPr>
          <w:rFonts w:ascii="Times New Roman" w:hAnsi="Times New Roman" w:cs="Times New Roman"/>
        </w:rPr>
        <w:t xml:space="preserve"> and variables related to soil properties (e.g. </w:t>
      </w:r>
      <w:proofErr w:type="spellStart"/>
      <w:r w:rsidR="005E2CA6" w:rsidRPr="001C260B">
        <w:rPr>
          <w:rFonts w:ascii="Times New Roman" w:hAnsi="Times New Roman" w:cs="Times New Roman"/>
        </w:rPr>
        <w:t>soilGrids</w:t>
      </w:r>
      <w:proofErr w:type="spellEnd"/>
      <w:r w:rsidR="005E2CA6" w:rsidRPr="001C260B">
        <w:rPr>
          <w:rFonts w:ascii="Times New Roman" w:hAnsi="Times New Roman" w:cs="Times New Roman"/>
        </w:rPr>
        <w:t>), climate, topography etc. which in turn are potential factors affecting crop yields</w:t>
      </w:r>
      <w:r w:rsidR="00247112"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247112" w:rsidRPr="001C260B">
        <w:rPr>
          <w:rFonts w:ascii="Times New Roman" w:hAnsi="Times New Roman" w:cs="Times New Roman"/>
        </w:rPr>
      </w:r>
      <w:r w:rsidR="00247112"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9-31</w:t>
      </w:r>
      <w:r w:rsidR="00247112" w:rsidRPr="001C260B">
        <w:rPr>
          <w:rFonts w:ascii="Times New Roman" w:hAnsi="Times New Roman" w:cs="Times New Roman"/>
        </w:rPr>
        <w:fldChar w:fldCharType="end"/>
      </w:r>
      <w:r w:rsidR="005E2CA6" w:rsidRPr="001C260B">
        <w:rPr>
          <w:rFonts w:ascii="Times New Roman" w:hAnsi="Times New Roman" w:cs="Times New Roman"/>
        </w:rPr>
        <w:t xml:space="preserve">. </w:t>
      </w:r>
      <w:r w:rsidRPr="001C260B">
        <w:rPr>
          <w:rFonts w:ascii="Times New Roman" w:hAnsi="Times New Roman" w:cs="Times New Roman"/>
        </w:rPr>
        <w:t>O</w:t>
      </w:r>
      <w:r w:rsidR="0056385B" w:rsidRPr="001C260B">
        <w:rPr>
          <w:rFonts w:ascii="Times New Roman" w:hAnsi="Times New Roman" w:cs="Times New Roman"/>
        </w:rPr>
        <w:t xml:space="preserve">ur current study is unique in that it focuses on </w:t>
      </w:r>
      <w:r w:rsidR="00FF0D83" w:rsidRPr="001C260B">
        <w:rPr>
          <w:rFonts w:ascii="Times New Roman" w:hAnsi="Times New Roman" w:cs="Times New Roman"/>
        </w:rPr>
        <w:t xml:space="preserve">different </w:t>
      </w:r>
      <w:r w:rsidR="007779F7" w:rsidRPr="001C260B">
        <w:rPr>
          <w:rFonts w:ascii="Times New Roman" w:hAnsi="Times New Roman" w:cs="Times New Roman"/>
        </w:rPr>
        <w:t>SCP</w:t>
      </w:r>
      <w:r w:rsidR="00A204C1" w:rsidRPr="001C260B">
        <w:rPr>
          <w:rFonts w:ascii="Times New Roman" w:hAnsi="Times New Roman" w:cs="Times New Roman"/>
        </w:rPr>
        <w:t>s</w:t>
      </w:r>
      <w:r w:rsidR="00FF0D83" w:rsidRPr="001C260B">
        <w:rPr>
          <w:rFonts w:ascii="Times New Roman" w:hAnsi="Times New Roman" w:cs="Times New Roman"/>
        </w:rPr>
        <w:t xml:space="preserve"> and their influence o</w:t>
      </w:r>
      <w:r w:rsidR="008E475A" w:rsidRPr="001C260B">
        <w:rPr>
          <w:rFonts w:ascii="Times New Roman" w:hAnsi="Times New Roman" w:cs="Times New Roman"/>
        </w:rPr>
        <w:t>n</w:t>
      </w:r>
      <w:r w:rsidR="00FF0D83" w:rsidRPr="001C260B">
        <w:rPr>
          <w:rFonts w:ascii="Times New Roman" w:hAnsi="Times New Roman" w:cs="Times New Roman"/>
        </w:rPr>
        <w:t xml:space="preserve"> relative crop yields across climatic, topograph</w:t>
      </w:r>
      <w:r w:rsidR="00686063" w:rsidRPr="001C260B">
        <w:rPr>
          <w:rFonts w:ascii="Times New Roman" w:hAnsi="Times New Roman" w:cs="Times New Roman"/>
        </w:rPr>
        <w:t>ic</w:t>
      </w:r>
      <w:r w:rsidR="00FF0D83" w:rsidRPr="001C260B">
        <w:rPr>
          <w:rFonts w:ascii="Times New Roman" w:hAnsi="Times New Roman" w:cs="Times New Roman"/>
        </w:rPr>
        <w:t xml:space="preserve"> variables and </w:t>
      </w:r>
      <w:r w:rsidR="008E475A" w:rsidRPr="001C260B">
        <w:rPr>
          <w:rFonts w:ascii="Times New Roman" w:hAnsi="Times New Roman" w:cs="Times New Roman"/>
        </w:rPr>
        <w:t xml:space="preserve">additional </w:t>
      </w:r>
      <w:r w:rsidR="00FF0D83" w:rsidRPr="001C260B">
        <w:rPr>
          <w:rFonts w:ascii="Times New Roman" w:hAnsi="Times New Roman" w:cs="Times New Roman"/>
        </w:rPr>
        <w:t>soil properties</w:t>
      </w:r>
      <w:r w:rsidR="008E475A" w:rsidRPr="001C260B">
        <w:rPr>
          <w:rFonts w:ascii="Times New Roman" w:hAnsi="Times New Roman" w:cs="Times New Roman"/>
        </w:rPr>
        <w:t xml:space="preserve"> beyond texture</w:t>
      </w:r>
      <w:r w:rsidR="0056385B" w:rsidRPr="001C260B">
        <w:rPr>
          <w:rFonts w:ascii="Times New Roman" w:hAnsi="Times New Roman" w:cs="Times New Roman"/>
        </w:rPr>
        <w:t xml:space="preserve">. </w:t>
      </w:r>
      <w:r w:rsidR="00686063" w:rsidRPr="001C260B">
        <w:rPr>
          <w:rFonts w:ascii="Times New Roman" w:hAnsi="Times New Roman" w:cs="Times New Roman"/>
        </w:rPr>
        <w:t>Therefore, t</w:t>
      </w:r>
      <w:r w:rsidR="0056385B" w:rsidRPr="001C260B">
        <w:rPr>
          <w:rFonts w:ascii="Times New Roman" w:hAnsi="Times New Roman" w:cs="Times New Roman"/>
        </w:rPr>
        <w:t>he objective</w:t>
      </w:r>
      <w:r w:rsidR="0056385B" w:rsidRPr="001C260B">
        <w:rPr>
          <w:rFonts w:ascii="Times New Roman" w:eastAsia="Times New Roman" w:hAnsi="Times New Roman" w:cs="Times New Roman"/>
        </w:rPr>
        <w:t xml:space="preserve"> of this paper </w:t>
      </w:r>
      <w:r w:rsidR="002D0DB3" w:rsidRPr="001C260B">
        <w:rPr>
          <w:rFonts w:ascii="Times New Roman" w:eastAsia="Times New Roman" w:hAnsi="Times New Roman" w:cs="Times New Roman"/>
        </w:rPr>
        <w:t xml:space="preserve">is </w:t>
      </w:r>
      <w:r w:rsidR="0056385B" w:rsidRPr="001C260B">
        <w:rPr>
          <w:rFonts w:ascii="Times New Roman" w:eastAsia="Times New Roman" w:hAnsi="Times New Roman" w:cs="Times New Roman"/>
        </w:rPr>
        <w:t xml:space="preserve">to </w:t>
      </w:r>
      <w:r w:rsidR="00247112" w:rsidRPr="001C260B">
        <w:rPr>
          <w:rFonts w:ascii="Times New Roman" w:eastAsia="Times New Roman" w:hAnsi="Times New Roman" w:cs="Times New Roman"/>
        </w:rPr>
        <w:t xml:space="preserve">take </w:t>
      </w:r>
      <w:r w:rsidR="002D0DB3" w:rsidRPr="001C260B">
        <w:rPr>
          <w:rFonts w:ascii="Times New Roman" w:eastAsia="Times New Roman" w:hAnsi="Times New Roman" w:cs="Times New Roman"/>
        </w:rPr>
        <w:t xml:space="preserve">an </w:t>
      </w:r>
      <w:r w:rsidR="00247112" w:rsidRPr="001C260B">
        <w:rPr>
          <w:rFonts w:ascii="Times New Roman" w:eastAsia="Times New Roman" w:hAnsi="Times New Roman" w:cs="Times New Roman"/>
        </w:rPr>
        <w:t xml:space="preserve">advantage of global earth </w:t>
      </w:r>
      <w:r w:rsidR="009D3BE6" w:rsidRPr="001C260B">
        <w:rPr>
          <w:rFonts w:ascii="Times New Roman" w:eastAsia="Times New Roman" w:hAnsi="Times New Roman" w:cs="Times New Roman"/>
        </w:rPr>
        <w:t xml:space="preserve">and field experiment </w:t>
      </w:r>
      <w:r w:rsidR="00247112" w:rsidRPr="001C260B">
        <w:rPr>
          <w:rFonts w:ascii="Times New Roman" w:eastAsia="Times New Roman" w:hAnsi="Times New Roman" w:cs="Times New Roman"/>
        </w:rPr>
        <w:t xml:space="preserve">data to </w:t>
      </w:r>
      <w:r w:rsidR="00686063" w:rsidRPr="001C260B">
        <w:rPr>
          <w:rFonts w:ascii="Times New Roman" w:eastAsia="Times New Roman" w:hAnsi="Times New Roman" w:cs="Times New Roman"/>
        </w:rPr>
        <w:t>assess</w:t>
      </w:r>
      <w:r w:rsidR="0056385B" w:rsidRPr="001C260B">
        <w:rPr>
          <w:rFonts w:ascii="Times New Roman" w:eastAsia="Times New Roman" w:hAnsi="Times New Roman" w:cs="Times New Roman"/>
        </w:rPr>
        <w:t xml:space="preserve"> the </w:t>
      </w:r>
      <w:r w:rsidR="00686063" w:rsidRPr="001C260B">
        <w:rPr>
          <w:rFonts w:ascii="Times New Roman" w:eastAsia="Times New Roman" w:hAnsi="Times New Roman" w:cs="Times New Roman"/>
        </w:rPr>
        <w:t xml:space="preserve">distribution of </w:t>
      </w:r>
      <w:r w:rsidR="007779F7" w:rsidRPr="001C260B">
        <w:rPr>
          <w:rFonts w:ascii="Times New Roman" w:eastAsia="Times New Roman" w:hAnsi="Times New Roman" w:cs="Times New Roman"/>
        </w:rPr>
        <w:t>SCP</w:t>
      </w:r>
      <w:r w:rsidR="000C4963" w:rsidRPr="001C260B">
        <w:rPr>
          <w:rFonts w:ascii="Times New Roman" w:eastAsia="Times New Roman" w:hAnsi="Times New Roman" w:cs="Times New Roman"/>
        </w:rPr>
        <w:t>s</w:t>
      </w:r>
      <w:r w:rsidR="00686063" w:rsidRPr="001C260B">
        <w:rPr>
          <w:rFonts w:ascii="Times New Roman" w:eastAsia="Times New Roman" w:hAnsi="Times New Roman" w:cs="Times New Roman"/>
        </w:rPr>
        <w:t xml:space="preserve"> related relative yields</w:t>
      </w:r>
      <w:r w:rsidR="00574DC8" w:rsidRPr="001C260B">
        <w:rPr>
          <w:rFonts w:ascii="Times New Roman" w:hAnsi="Times New Roman" w:cs="Times New Roman"/>
        </w:rPr>
        <w:t xml:space="preserve"> among different conditions</w:t>
      </w:r>
      <w:r w:rsidR="00574DC8" w:rsidRPr="001C260B">
        <w:rPr>
          <w:rFonts w:ascii="Times New Roman" w:eastAsia="Times New Roman" w:hAnsi="Times New Roman" w:cs="Times New Roman"/>
        </w:rPr>
        <w:t xml:space="preserve"> defined by</w:t>
      </w:r>
      <w:r w:rsidR="00686063" w:rsidRPr="001C260B">
        <w:rPr>
          <w:rFonts w:ascii="Times New Roman" w:eastAsia="Times New Roman" w:hAnsi="Times New Roman" w:cs="Times New Roman"/>
        </w:rPr>
        <w:t xml:space="preserve"> environmental factors at a global scale.</w:t>
      </w:r>
      <w:r w:rsidR="00311006" w:rsidRPr="001C260B">
        <w:rPr>
          <w:rStyle w:val="CommentReference"/>
          <w:rFonts w:ascii="Times New Roman" w:hAnsi="Times New Roman" w:cs="Times New Roman"/>
        </w:rPr>
        <w:t xml:space="preserve"> </w:t>
      </w:r>
      <w:r w:rsidR="00B06616" w:rsidRPr="001C260B">
        <w:rPr>
          <w:rFonts w:ascii="Times New Roman" w:eastAsia="Times New Roman" w:hAnsi="Times New Roman" w:cs="Times New Roman"/>
        </w:rPr>
        <w:t xml:space="preserve"> </w:t>
      </w:r>
      <w:r w:rsidR="00311006" w:rsidRPr="001C260B">
        <w:rPr>
          <w:rFonts w:ascii="Times New Roman" w:eastAsia="Times New Roman" w:hAnsi="Times New Roman" w:cs="Times New Roman"/>
        </w:rPr>
        <w:t xml:space="preserve">A </w:t>
      </w:r>
      <w:r w:rsidR="00B06616" w:rsidRPr="001C260B">
        <w:rPr>
          <w:rFonts w:ascii="Times New Roman" w:eastAsia="Times New Roman" w:hAnsi="Times New Roman" w:cs="Times New Roman"/>
        </w:rPr>
        <w:t xml:space="preserve">profound understanding of the </w:t>
      </w:r>
    </w:p>
    <w:p w14:paraId="50EF4CDF" w14:textId="05ADAD4C" w:rsidR="00311006" w:rsidRPr="001C260B" w:rsidRDefault="00311006"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variability of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related yields across different influential factors </w:t>
      </w:r>
      <w:r w:rsidR="00B06616" w:rsidRPr="001C260B">
        <w:rPr>
          <w:rFonts w:ascii="Times New Roman" w:eastAsia="Times New Roman" w:hAnsi="Times New Roman" w:cs="Times New Roman"/>
        </w:rPr>
        <w:t xml:space="preserve">should facilitate deeper insight into </w:t>
      </w:r>
      <w:r w:rsidRPr="001C260B">
        <w:rPr>
          <w:rFonts w:ascii="Times New Roman" w:eastAsia="Times New Roman" w:hAnsi="Times New Roman" w:cs="Times New Roman"/>
        </w:rPr>
        <w:t xml:space="preserve">selecting appropriate </w:t>
      </w:r>
      <w:r w:rsidR="002A3AB5" w:rsidRPr="001C260B">
        <w:rPr>
          <w:rFonts w:ascii="Times New Roman" w:eastAsia="Times New Roman" w:hAnsi="Times New Roman" w:cs="Times New Roman"/>
        </w:rPr>
        <w:t xml:space="preserve">SCPs </w:t>
      </w:r>
      <w:r w:rsidRPr="001C260B">
        <w:rPr>
          <w:rFonts w:ascii="Times New Roman" w:eastAsia="Times New Roman" w:hAnsi="Times New Roman" w:cs="Times New Roman"/>
        </w:rPr>
        <w:t>in different regions</w:t>
      </w:r>
      <w:r w:rsidR="00B06616" w:rsidRPr="001C260B">
        <w:rPr>
          <w:rFonts w:ascii="Times New Roman" w:eastAsia="Times New Roman" w:hAnsi="Times New Roman" w:cs="Times New Roman"/>
        </w:rPr>
        <w:t xml:space="preserve"> and thereby support targeted planning for sustainable development.</w:t>
      </w:r>
    </w:p>
    <w:p w14:paraId="755FEE54" w14:textId="77777777" w:rsidR="006B3858" w:rsidRPr="001C260B"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1C260B" w:rsidRDefault="004A515D">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Materials and methods</w:t>
      </w:r>
    </w:p>
    <w:p w14:paraId="494A686C" w14:textId="77777777" w:rsidR="006B3858" w:rsidRPr="001C260B"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1C260B"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collection</w:t>
      </w:r>
      <w:r w:rsidR="005A5713" w:rsidRPr="001C260B">
        <w:rPr>
          <w:rFonts w:ascii="Times New Roman" w:hAnsi="Times New Roman" w:cs="Times New Roman"/>
          <w:b/>
          <w:bCs/>
        </w:rPr>
        <w:t xml:space="preserve"> </w:t>
      </w:r>
    </w:p>
    <w:p w14:paraId="5E762DA3" w14:textId="77777777" w:rsidR="006B3858" w:rsidRPr="001C260B"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6E0EA2F5" w14:textId="2A4D0B2A" w:rsidR="00C639B0" w:rsidRPr="001C260B"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kern w:val="0"/>
        </w:rPr>
        <w:t xml:space="preserve">Different global meta-analysis data from </w:t>
      </w:r>
      <w:r w:rsidRPr="001C260B">
        <w:rPr>
          <w:rFonts w:ascii="Times New Roman" w:hAnsi="Times New Roman" w:cs="Times New Roman"/>
          <w:color w:val="000000" w:themeColor="text1"/>
        </w:rPr>
        <w:t>Xu et al.</w:t>
      </w:r>
      <w:r w:rsidRPr="001C260B">
        <w:rPr>
          <w:rFonts w:ascii="Times New Roman" w:hAnsi="Times New Roman" w:cs="Times New Roman"/>
          <w:color w:val="000000" w:themeColor="text1"/>
        </w:rPr>
        <w:fldChar w:fldCharType="begin"/>
      </w:r>
      <w:r w:rsidR="00B41D42" w:rsidRPr="001C260B">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1&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1C260B">
        <w:rPr>
          <w:rFonts w:ascii="Times New Roman" w:hAnsi="Times New Roman" w:cs="Times New Roman"/>
          <w:color w:val="000000" w:themeColor="text1"/>
        </w:rPr>
        <w:fldChar w:fldCharType="separate"/>
      </w:r>
      <w:r w:rsidR="00B41D42" w:rsidRPr="001C260B">
        <w:rPr>
          <w:rFonts w:ascii="Times New Roman" w:hAnsi="Times New Roman" w:cs="Times New Roman"/>
          <w:noProof/>
          <w:color w:val="000000" w:themeColor="text1"/>
          <w:vertAlign w:val="superscript"/>
          <w:lang w:val="fr-FR"/>
        </w:rPr>
        <w:t>11</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Jian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2&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2</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ml:space="preserve">, </w:t>
      </w:r>
      <w:proofErr w:type="spellStart"/>
      <w:r w:rsidRPr="001C260B">
        <w:rPr>
          <w:rFonts w:ascii="Times New Roman" w:hAnsi="Times New Roman" w:cs="Times New Roman"/>
          <w:lang w:val="fr-FR"/>
        </w:rPr>
        <w:t>Pittelkow</w:t>
      </w:r>
      <w:proofErr w:type="spellEnd"/>
      <w:r w:rsidRPr="001C260B">
        <w:rPr>
          <w:rFonts w:ascii="Times New Roman" w:hAnsi="Times New Roman" w:cs="Times New Roman"/>
          <w:lang w:val="fr-FR"/>
        </w:rPr>
        <w:t xml:space="preserve">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2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ia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3&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3</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Verret et al.</w:t>
      </w:r>
      <w:r w:rsidRPr="001C260B">
        <w:rPr>
          <w:rFonts w:ascii="Times New Roman" w:hAnsi="Times New Roman" w:cs="Times New Roman"/>
          <w:color w:val="000000" w:themeColor="text1"/>
          <w:lang w:val="fr-FR"/>
        </w:rPr>
        <w:fldChar w:fldCharType="begin"/>
      </w:r>
      <w:r w:rsidR="00062844" w:rsidRPr="001C260B">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4&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1C260B">
        <w:rPr>
          <w:rFonts w:ascii="Times New Roman" w:hAnsi="Times New Roman" w:cs="Times New Roman"/>
          <w:color w:val="000000" w:themeColor="text1"/>
          <w:lang w:val="fr-FR"/>
        </w:rPr>
        <w:fldChar w:fldCharType="separate"/>
      </w:r>
      <w:r w:rsidR="00062844" w:rsidRPr="001C260B">
        <w:rPr>
          <w:rFonts w:ascii="Times New Roman" w:hAnsi="Times New Roman" w:cs="Times New Roman"/>
          <w:noProof/>
          <w:color w:val="000000" w:themeColor="text1"/>
          <w:vertAlign w:val="superscript"/>
        </w:rPr>
        <w:t>34</w:t>
      </w:r>
      <w:r w:rsidRPr="001C260B">
        <w:rPr>
          <w:rFonts w:ascii="Times New Roman" w:hAnsi="Times New Roman" w:cs="Times New Roman"/>
          <w:color w:val="000000" w:themeColor="text1"/>
          <w:lang w:val="fr-FR"/>
        </w:rPr>
        <w:fldChar w:fldCharType="end"/>
      </w:r>
      <w:r w:rsidRPr="001C260B">
        <w:rPr>
          <w:rFonts w:ascii="Times New Roman" w:hAnsi="Times New Roman" w:cs="Times New Roman"/>
          <w:color w:val="000000" w:themeColor="text1"/>
        </w:rPr>
        <w:t>, Ding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5&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and Felix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26</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w:t>
      </w:r>
      <w:r w:rsidRPr="001C260B">
        <w:rPr>
          <w:rFonts w:ascii="Times New Roman" w:hAnsi="Times New Roman" w:cs="Times New Roman"/>
          <w:color w:val="000000"/>
          <w:kern w:val="0"/>
        </w:rPr>
        <w:t xml:space="preserve">were </w:t>
      </w:r>
      <w:r w:rsidR="002D0DB3" w:rsidRPr="001C260B">
        <w:rPr>
          <w:rFonts w:ascii="Times New Roman" w:hAnsi="Times New Roman" w:cs="Times New Roman"/>
          <w:color w:val="000000"/>
          <w:kern w:val="0"/>
        </w:rPr>
        <w:t xml:space="preserve">combined </w:t>
      </w:r>
      <w:r w:rsidRPr="001C260B">
        <w:rPr>
          <w:rFonts w:ascii="Times New Roman" w:hAnsi="Times New Roman" w:cs="Times New Roman"/>
          <w:color w:val="000000"/>
          <w:kern w:val="0"/>
        </w:rPr>
        <w:t xml:space="preserve">in the present study. </w:t>
      </w:r>
      <w:r w:rsidR="003D5AE4" w:rsidRPr="001C260B">
        <w:rPr>
          <w:rFonts w:ascii="Times New Roman" w:hAnsi="Times New Roman" w:cs="Times New Roman"/>
          <w:color w:val="000000" w:themeColor="text1"/>
        </w:rPr>
        <w:t>This resulted in a</w:t>
      </w:r>
      <w:r w:rsidRPr="001C260B">
        <w:rPr>
          <w:rFonts w:ascii="Times New Roman" w:hAnsi="Times New Roman" w:cs="Times New Roman"/>
          <w:color w:val="000000" w:themeColor="text1"/>
        </w:rPr>
        <w:t xml:space="preserve"> total of 10 232 comparisons between </w:t>
      </w:r>
      <w:r w:rsidR="00280860"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and CT </w:t>
      </w:r>
      <w:r w:rsidR="0071064B" w:rsidRPr="001C260B">
        <w:rPr>
          <w:rFonts w:ascii="Times New Roman" w:hAnsi="Times New Roman" w:cs="Times New Roman"/>
          <w:color w:val="000000" w:themeColor="text1"/>
        </w:rPr>
        <w:t>(i.e. conventional tillage)</w:t>
      </w:r>
      <w:r w:rsidR="003D5AE4"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w:t>
      </w:r>
      <w:r w:rsidR="00F35087">
        <w:rPr>
          <w:rFonts w:ascii="Times New Roman" w:hAnsi="Times New Roman" w:cs="Times New Roman"/>
          <w:color w:val="000000" w:themeColor="text1"/>
        </w:rPr>
        <w:t>-2</w:t>
      </w:r>
      <w:r w:rsidRPr="001C260B">
        <w:rPr>
          <w:rFonts w:ascii="Times New Roman" w:hAnsi="Times New Roman" w:cs="Times New Roman"/>
          <w:color w:val="000000" w:themeColor="text1"/>
        </w:rPr>
        <w:t xml:space="preserve"> in </w:t>
      </w:r>
      <w:r w:rsidR="00E67515" w:rsidRPr="001C260B">
        <w:rPr>
          <w:rFonts w:ascii="Times New Roman" w:hAnsi="Times New Roman" w:cs="Times New Roman"/>
          <w:color w:val="000000" w:themeColor="text1"/>
        </w:rPr>
        <w:t>supplementary material</w:t>
      </w:r>
      <w:r w:rsidRPr="001C260B">
        <w:rPr>
          <w:rFonts w:ascii="Times New Roman" w:hAnsi="Times New Roman" w:cs="Times New Roman"/>
          <w:color w:val="000000" w:themeColor="text1"/>
        </w:rPr>
        <w:t>).</w:t>
      </w:r>
      <w:r w:rsidR="008279F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The compiled data cover the following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practices: </w:t>
      </w:r>
      <w:r w:rsidR="00513CAB" w:rsidRPr="001C260B">
        <w:rPr>
          <w:rFonts w:ascii="Times New Roman" w:hAnsi="Times New Roman" w:cs="Times New Roman"/>
          <w:color w:val="000000" w:themeColor="text1"/>
        </w:rPr>
        <w:t xml:space="preserve">Agroforestry, Cover Crop, No-tillage, organic </w:t>
      </w:r>
    </w:p>
    <w:p w14:paraId="2DFD6872" w14:textId="2A8D3AD7" w:rsidR="00513CAB" w:rsidRPr="001C260B" w:rsidRDefault="00513CAB"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themeColor="text1"/>
        </w:rPr>
        <w:lastRenderedPageBreak/>
        <w:t xml:space="preserve">farming. </w:t>
      </w:r>
    </w:p>
    <w:p w14:paraId="02650F83" w14:textId="7E7C93B3" w:rsidR="00AA4D41" w:rsidRPr="001C260B" w:rsidRDefault="00242D05" w:rsidP="00C639B0">
      <w:pPr>
        <w:pStyle w:val="NormalWeb"/>
        <w:rPr>
          <w:color w:val="000000" w:themeColor="text1"/>
          <w:sz w:val="22"/>
          <w:szCs w:val="22"/>
        </w:rPr>
      </w:pPr>
      <w:r w:rsidRPr="001C260B">
        <w:rPr>
          <w:color w:val="000000" w:themeColor="text1"/>
          <w:sz w:val="22"/>
          <w:szCs w:val="22"/>
        </w:rPr>
        <w:t xml:space="preserve">Figure 1: Global distribution of the study sites </w:t>
      </w:r>
    </w:p>
    <w:p w14:paraId="7AF093A9" w14:textId="01AA2D23" w:rsidR="00D445E3" w:rsidRPr="001C260B"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 xml:space="preserve">Environmental </w:t>
      </w:r>
      <w:r w:rsidR="009E1418" w:rsidRPr="001C260B">
        <w:rPr>
          <w:rFonts w:ascii="Times New Roman" w:hAnsi="Times New Roman" w:cs="Times New Roman"/>
          <w:b/>
          <w:bCs/>
        </w:rPr>
        <w:t xml:space="preserve">and management </w:t>
      </w:r>
      <w:r w:rsidRPr="001C260B">
        <w:rPr>
          <w:rFonts w:ascii="Times New Roman" w:hAnsi="Times New Roman" w:cs="Times New Roman"/>
          <w:b/>
          <w:bCs/>
        </w:rPr>
        <w:t>effect size moderators</w:t>
      </w:r>
    </w:p>
    <w:p w14:paraId="17E36BFC" w14:textId="77777777" w:rsidR="00247112" w:rsidRPr="001C260B" w:rsidRDefault="00247112" w:rsidP="00247112">
      <w:pPr>
        <w:rPr>
          <w:rFonts w:ascii="Times New Roman" w:hAnsi="Times New Roman" w:cs="Times New Roman"/>
          <w:sz w:val="2"/>
          <w:szCs w:val="2"/>
        </w:rPr>
      </w:pPr>
    </w:p>
    <w:p w14:paraId="690E50D7" w14:textId="0AB22FA8" w:rsidR="00BF6BDF" w:rsidRPr="001C260B" w:rsidRDefault="00CE10CA"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impact of the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 xml:space="preserve">on </w:t>
      </w:r>
      <w:r w:rsidR="00B6675D" w:rsidRPr="001C260B">
        <w:rPr>
          <w:rFonts w:ascii="Times New Roman" w:hAnsi="Times New Roman" w:cs="Times New Roman"/>
          <w:color w:val="000000" w:themeColor="text1"/>
        </w:rPr>
        <w:t>crop yields</w:t>
      </w:r>
      <w:r w:rsidR="00C21AC3"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was</w:t>
      </w:r>
      <w:r w:rsidRPr="001C260B">
        <w:rPr>
          <w:rFonts w:ascii="Times New Roman" w:hAnsi="Times New Roman" w:cs="Times New Roman"/>
          <w:color w:val="000000" w:themeColor="text1"/>
        </w:rPr>
        <w:t xml:space="preserve"> assessed based on </w:t>
      </w:r>
      <w:r w:rsidR="00E20AFE" w:rsidRPr="001C260B">
        <w:rPr>
          <w:rFonts w:ascii="Times New Roman" w:hAnsi="Times New Roman" w:cs="Times New Roman"/>
          <w:color w:val="000000" w:themeColor="text1"/>
        </w:rPr>
        <w:t>three</w:t>
      </w:r>
      <w:r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environmental </w:t>
      </w:r>
      <w:r w:rsidRPr="001C260B">
        <w:rPr>
          <w:rFonts w:ascii="Times New Roman" w:hAnsi="Times New Roman" w:cs="Times New Roman"/>
          <w:color w:val="000000" w:themeColor="text1"/>
        </w:rPr>
        <w:t xml:space="preserve">components: </w:t>
      </w:r>
      <w:r w:rsidR="003D5ABB" w:rsidRPr="001C260B">
        <w:rPr>
          <w:rFonts w:ascii="Times New Roman" w:hAnsi="Times New Roman" w:cs="Times New Roman"/>
          <w:color w:val="000000" w:themeColor="text1"/>
        </w:rPr>
        <w:t>climate, s</w:t>
      </w:r>
      <w:r w:rsidRPr="001C260B">
        <w:rPr>
          <w:rFonts w:ascii="Times New Roman" w:hAnsi="Times New Roman" w:cs="Times New Roman"/>
          <w:color w:val="000000" w:themeColor="text1"/>
        </w:rPr>
        <w:t>oil properties</w:t>
      </w:r>
      <w:r w:rsidR="00D81CD0" w:rsidRPr="001C260B">
        <w:rPr>
          <w:rFonts w:ascii="Times New Roman" w:hAnsi="Times New Roman" w:cs="Times New Roman"/>
          <w:color w:val="000000" w:themeColor="text1"/>
        </w:rPr>
        <w:t xml:space="preserve"> and </w:t>
      </w:r>
      <w:r w:rsidR="00041965" w:rsidRPr="001C260B">
        <w:rPr>
          <w:rFonts w:ascii="Times New Roman" w:hAnsi="Times New Roman" w:cs="Times New Roman"/>
          <w:color w:val="000000" w:themeColor="text1"/>
        </w:rPr>
        <w:t xml:space="preserve">terrain. </w:t>
      </w:r>
      <w:r w:rsidR="00D81CD0"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For each of the three components, </w:t>
      </w:r>
      <w:r w:rsidR="00B90727" w:rsidRPr="001C260B">
        <w:rPr>
          <w:rFonts w:ascii="Times New Roman" w:hAnsi="Times New Roman" w:cs="Times New Roman"/>
          <w:color w:val="000000" w:themeColor="text1"/>
        </w:rPr>
        <w:t>several</w:t>
      </w:r>
      <w:r w:rsidR="00041965" w:rsidRPr="001C260B">
        <w:rPr>
          <w:rFonts w:ascii="Times New Roman" w:hAnsi="Times New Roman" w:cs="Times New Roman"/>
          <w:color w:val="000000" w:themeColor="text1"/>
        </w:rPr>
        <w:t xml:space="preserve"> indicators </w:t>
      </w:r>
      <w:r w:rsidR="00534709" w:rsidRPr="001C260B">
        <w:rPr>
          <w:rFonts w:ascii="Times New Roman" w:hAnsi="Times New Roman" w:cs="Times New Roman"/>
          <w:color w:val="000000" w:themeColor="text1"/>
        </w:rPr>
        <w:t xml:space="preserve">were </w:t>
      </w:r>
      <w:r w:rsidR="00041965" w:rsidRPr="001C260B">
        <w:rPr>
          <w:rFonts w:ascii="Times New Roman" w:hAnsi="Times New Roman" w:cs="Times New Roman"/>
          <w:color w:val="000000" w:themeColor="text1"/>
        </w:rPr>
        <w:t>identiﬁed (Table 1).</w:t>
      </w:r>
      <w:r w:rsidR="008706DD" w:rsidRPr="001C260B">
        <w:rPr>
          <w:rFonts w:ascii="Times New Roman" w:hAnsi="Times New Roman" w:cs="Times New Roman"/>
          <w:color w:val="000000" w:themeColor="text1"/>
        </w:rPr>
        <w:t xml:space="preserve"> </w:t>
      </w:r>
    </w:p>
    <w:p w14:paraId="6D4B4588" w14:textId="77777777" w:rsidR="00BF6BDF" w:rsidRPr="001C260B"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381965FA" w:rsidR="00B3050C" w:rsidRPr="001C260B" w:rsidRDefault="00CF0A86"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Climate, soil properties and terrain </w:t>
      </w:r>
      <w:r w:rsidR="00D92170" w:rsidRPr="001C260B">
        <w:rPr>
          <w:rFonts w:ascii="Times New Roman" w:hAnsi="Times New Roman" w:cs="Times New Roman"/>
          <w:color w:val="000000" w:themeColor="text1"/>
        </w:rPr>
        <w:t xml:space="preserve">variables </w:t>
      </w:r>
      <w:r w:rsidR="00534709" w:rsidRPr="001C260B">
        <w:rPr>
          <w:rFonts w:ascii="Times New Roman" w:hAnsi="Times New Roman" w:cs="Times New Roman"/>
          <w:color w:val="000000" w:themeColor="text1"/>
        </w:rPr>
        <w:t xml:space="preserve">have </w:t>
      </w:r>
      <w:r w:rsidR="00D92170" w:rsidRPr="001C260B">
        <w:rPr>
          <w:rFonts w:ascii="Times New Roman" w:hAnsi="Times New Roman" w:cs="Times New Roman"/>
          <w:color w:val="000000" w:themeColor="text1"/>
        </w:rPr>
        <w:t>been documented to have a major impact on crop growth and food production</w:t>
      </w:r>
      <w:r w:rsidR="00D92170"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6-39</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As climate variables, precipitation and temperature</w:t>
      </w:r>
      <w:r w:rsidR="00B57E3B" w:rsidRPr="001C260B">
        <w:rPr>
          <w:rFonts w:ascii="Times New Roman" w:hAnsi="Times New Roman" w:cs="Times New Roman"/>
          <w:color w:val="000000" w:themeColor="text1"/>
        </w:rPr>
        <w:t xml:space="preserve"> are closely associated with crop growth and crop yield</w:t>
      </w:r>
      <w:r w:rsidR="00E90F57" w:rsidRPr="001C260B">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1C260B">
        <w:rPr>
          <w:rFonts w:ascii="Times New Roman" w:hAnsi="Times New Roman" w:cs="Times New Roman"/>
          <w:color w:val="000000" w:themeColor="text1"/>
        </w:rPr>
        <w:t xml:space="preserve">defined as the ratio of precipitation to potential evapotranspiration and </w:t>
      </w:r>
    </w:p>
    <w:p w14:paraId="1AE62CA6" w14:textId="5DDA7EAE" w:rsidR="00D92170" w:rsidRPr="001C260B" w:rsidRDefault="00B3050C" w:rsidP="00D92170">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is a</w:t>
      </w:r>
      <w:r w:rsidR="00E90F57" w:rsidRPr="001C260B">
        <w:rPr>
          <w:rFonts w:ascii="Times New Roman" w:hAnsi="Times New Roman" w:cs="Times New Roman"/>
          <w:color w:val="000000" w:themeColor="text1"/>
        </w:rPr>
        <w:t xml:space="preserve"> measure of moisture availability for crop growth</w:t>
      </w:r>
      <w:r w:rsidRPr="001C260B">
        <w:rPr>
          <w:rFonts w:ascii="Times New Roman" w:hAnsi="Times New Roman" w:cs="Times New Roman"/>
          <w:color w:val="000000" w:themeColor="text1"/>
        </w:rPr>
        <w:t xml:space="preserve">. </w:t>
      </w:r>
      <w:r w:rsidR="00D92170" w:rsidRPr="001C260B">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1C260B">
        <w:rPr>
          <w:rFonts w:ascii="Times New Roman" w:hAnsi="Times New Roman" w:cs="Times New Roman"/>
          <w:color w:val="222222"/>
          <w:shd w:val="clear" w:color="auto" w:fill="FFFFFF"/>
        </w:rPr>
        <w:fldChar w:fldCharType="begin"/>
      </w:r>
      <w:r w:rsidR="00062844" w:rsidRPr="001C260B">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1C260B">
        <w:rPr>
          <w:rFonts w:ascii="Times New Roman" w:hAnsi="Times New Roman" w:cs="Times New Roman"/>
          <w:color w:val="222222"/>
          <w:shd w:val="clear" w:color="auto" w:fill="FFFFFF"/>
        </w:rPr>
        <w:fldChar w:fldCharType="separate"/>
      </w:r>
      <w:r w:rsidR="00062844" w:rsidRPr="001C260B">
        <w:rPr>
          <w:rFonts w:ascii="Times New Roman" w:hAnsi="Times New Roman" w:cs="Times New Roman"/>
          <w:noProof/>
          <w:color w:val="222222"/>
          <w:shd w:val="clear" w:color="auto" w:fill="FFFFFF"/>
          <w:vertAlign w:val="superscript"/>
        </w:rPr>
        <w:t>40</w:t>
      </w:r>
      <w:r w:rsidR="00D92170" w:rsidRPr="001C260B">
        <w:rPr>
          <w:rFonts w:ascii="Times New Roman" w:hAnsi="Times New Roman" w:cs="Times New Roman"/>
          <w:color w:val="222222"/>
          <w:shd w:val="clear" w:color="auto" w:fill="FFFFFF"/>
        </w:rPr>
        <w:fldChar w:fldCharType="end"/>
      </w:r>
      <w:r w:rsidR="00D92170" w:rsidRPr="001C260B">
        <w:rPr>
          <w:rFonts w:ascii="Times New Roman" w:hAnsi="Times New Roman" w:cs="Times New Roman"/>
          <w:color w:val="222222"/>
          <w:shd w:val="clear" w:color="auto" w:fill="FFFFFF"/>
        </w:rPr>
        <w:t xml:space="preserve">. </w:t>
      </w:r>
      <w:r w:rsidR="00BF6BDF" w:rsidRPr="001C260B">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1C260B">
        <w:rPr>
          <w:rFonts w:ascii="Times New Roman" w:hAnsi="Times New Roman" w:cs="Times New Roman"/>
          <w:color w:val="000000" w:themeColor="text1"/>
        </w:rPr>
        <w:t>he Grow</w:t>
      </w:r>
      <w:r w:rsidR="00BF6BDF" w:rsidRPr="001C260B">
        <w:rPr>
          <w:rFonts w:ascii="Times New Roman" w:hAnsi="Times New Roman" w:cs="Times New Roman"/>
          <w:color w:val="000000" w:themeColor="text1"/>
        </w:rPr>
        <w:t xml:space="preserve">ing </w:t>
      </w:r>
      <w:r w:rsidR="00D92170" w:rsidRPr="001C260B">
        <w:rPr>
          <w:rFonts w:ascii="Times New Roman" w:hAnsi="Times New Roman" w:cs="Times New Roman"/>
          <w:color w:val="000000" w:themeColor="text1"/>
        </w:rPr>
        <w:t xml:space="preserve">degree days (GDD) used in this based was sourced from </w:t>
      </w:r>
      <w:r w:rsidR="00D92170"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1&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hvo, et al. </w:t>
      </w:r>
      <w:r w:rsidR="00062844" w:rsidRPr="001C260B">
        <w:rPr>
          <w:rFonts w:ascii="Times New Roman" w:hAnsi="Times New Roman" w:cs="Times New Roman"/>
          <w:noProof/>
          <w:color w:val="000000" w:themeColor="text1"/>
          <w:vertAlign w:val="superscript"/>
        </w:rPr>
        <w:t>41</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p>
    <w:p w14:paraId="0B4B8BD0" w14:textId="77777777" w:rsidR="00D92170" w:rsidRPr="001C260B"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7B8C86EE" w:rsidR="004A515D" w:rsidRPr="001C260B"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errain attributes </w:t>
      </w:r>
      <w:r w:rsidR="004A515D" w:rsidRPr="001C260B">
        <w:rPr>
          <w:rFonts w:ascii="Times New Roman" w:hAnsi="Times New Roman" w:cs="Times New Roman"/>
          <w:color w:val="000000" w:themeColor="text1"/>
        </w:rPr>
        <w:t xml:space="preserve">interact with weather to </w:t>
      </w:r>
      <w:r w:rsidRPr="001C260B">
        <w:rPr>
          <w:rFonts w:ascii="Times New Roman" w:hAnsi="Times New Roman" w:cs="Times New Roman"/>
          <w:color w:val="000000" w:themeColor="text1"/>
        </w:rPr>
        <w:t>affect</w:t>
      </w:r>
      <w:r w:rsidR="004A515D" w:rsidRPr="001C260B">
        <w:rPr>
          <w:rFonts w:ascii="Times New Roman" w:hAnsi="Times New Roman" w:cs="Times New Roman"/>
          <w:color w:val="000000" w:themeColor="text1"/>
        </w:rPr>
        <w:t xml:space="preserve"> soil temperature and moisture</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2,43&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2,43</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Water stress occurs most likely </w:t>
      </w:r>
      <w:r w:rsidR="004A515D" w:rsidRPr="001C260B">
        <w:rPr>
          <w:rFonts w:ascii="Times New Roman" w:hAnsi="Times New Roman" w:cs="Times New Roman"/>
          <w:color w:val="000000" w:themeColor="text1"/>
        </w:rPr>
        <w:t xml:space="preserve">in upslope positions </w:t>
      </w:r>
      <w:r w:rsidRPr="001C260B">
        <w:rPr>
          <w:rFonts w:ascii="Times New Roman" w:hAnsi="Times New Roman" w:cs="Times New Roman"/>
          <w:color w:val="000000" w:themeColor="text1"/>
        </w:rPr>
        <w:t xml:space="preserve">with </w:t>
      </w:r>
      <w:r w:rsidR="004A515D" w:rsidRPr="001C260B">
        <w:rPr>
          <w:rFonts w:ascii="Times New Roman" w:hAnsi="Times New Roman" w:cs="Times New Roman"/>
          <w:color w:val="000000" w:themeColor="text1"/>
        </w:rPr>
        <w:t>lower and higher variability in yields compared to lower slope positions</w:t>
      </w:r>
      <w:r w:rsidR="004A515D"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4-46</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Terrain indicators such as </w:t>
      </w:r>
      <w:r w:rsidR="00C21AC3" w:rsidRPr="001C260B">
        <w:rPr>
          <w:rFonts w:ascii="Times New Roman" w:hAnsi="Times New Roman" w:cs="Times New Roman"/>
          <w:color w:val="000000" w:themeColor="text1"/>
        </w:rPr>
        <w:t>elevation</w:t>
      </w:r>
      <w:r w:rsidRPr="001C260B">
        <w:rPr>
          <w:rFonts w:ascii="Times New Roman" w:hAnsi="Times New Roman" w:cs="Times New Roman"/>
          <w:color w:val="000000" w:themeColor="text1"/>
        </w:rPr>
        <w:t xml:space="preserve"> and slope</w:t>
      </w:r>
      <w:r w:rsidR="004A515D" w:rsidRPr="001C260B">
        <w:rPr>
          <w:rFonts w:ascii="Times New Roman" w:hAnsi="Times New Roman" w:cs="Times New Roman"/>
          <w:color w:val="000000" w:themeColor="text1"/>
        </w:rPr>
        <w:t xml:space="preserve"> (1 km) were obtained via the platform provided by the global study of </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7&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matulli, et al. </w:t>
      </w:r>
      <w:r w:rsidR="00062844" w:rsidRPr="001C260B">
        <w:rPr>
          <w:rFonts w:ascii="Times New Roman" w:hAnsi="Times New Roman" w:cs="Times New Roman"/>
          <w:noProof/>
          <w:color w:val="000000" w:themeColor="text1"/>
          <w:vertAlign w:val="superscript"/>
        </w:rPr>
        <w:t>47</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35134A" w:rsidRPr="001C260B">
        <w:rPr>
          <w:rFonts w:ascii="Times New Roman" w:hAnsi="Times New Roman" w:cs="Times New Roman"/>
          <w:color w:val="000000" w:themeColor="text1"/>
        </w:rPr>
        <w:t xml:space="preserve">The landform </w:t>
      </w:r>
      <w:r w:rsidR="00402495" w:rsidRPr="001C260B">
        <w:rPr>
          <w:rFonts w:ascii="Times New Roman" w:hAnsi="Times New Roman" w:cs="Times New Roman"/>
          <w:color w:val="000000" w:themeColor="text1"/>
        </w:rPr>
        <w:t xml:space="preserve">grid </w:t>
      </w:r>
      <w:r w:rsidR="0035134A" w:rsidRPr="001C260B">
        <w:rPr>
          <w:rFonts w:ascii="Times New Roman" w:hAnsi="Times New Roman" w:cs="Times New Roman"/>
          <w:color w:val="000000" w:themeColor="text1"/>
        </w:rPr>
        <w:t xml:space="preserve">data was sourced from the study </w:t>
      </w:r>
      <w:r w:rsidR="00402495" w:rsidRPr="001C260B">
        <w:rPr>
          <w:rFonts w:ascii="Times New Roman" w:hAnsi="Times New Roman" w:cs="Times New Roman"/>
          <w:color w:val="000000" w:themeColor="text1"/>
        </w:rPr>
        <w:t xml:space="preserve">of </w:t>
      </w:r>
      <w:r w:rsidR="00402495"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48&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Iwahashi and Yamazaki </w:t>
      </w:r>
      <w:r w:rsidR="00402495" w:rsidRPr="001C260B">
        <w:rPr>
          <w:rFonts w:ascii="Times New Roman" w:hAnsi="Times New Roman" w:cs="Times New Roman"/>
          <w:noProof/>
          <w:color w:val="000000" w:themeColor="text1"/>
          <w:vertAlign w:val="superscript"/>
        </w:rPr>
        <w:t>48</w:t>
      </w:r>
      <w:r w:rsidR="00402495" w:rsidRPr="001C260B">
        <w:rPr>
          <w:rFonts w:ascii="Times New Roman" w:hAnsi="Times New Roman" w:cs="Times New Roman"/>
          <w:color w:val="000000" w:themeColor="text1"/>
        </w:rPr>
        <w:fldChar w:fldCharType="end"/>
      </w:r>
      <w:r w:rsidR="00402495" w:rsidRPr="001C260B">
        <w:rPr>
          <w:rFonts w:ascii="Times New Roman" w:hAnsi="Times New Roman" w:cs="Times New Roman"/>
          <w:color w:val="000000" w:themeColor="text1"/>
        </w:rPr>
        <w:t>.</w:t>
      </w:r>
    </w:p>
    <w:p w14:paraId="522F6B43" w14:textId="77777777" w:rsidR="00991BB9" w:rsidRPr="001C260B"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23D1C13E" w:rsidR="004A515D" w:rsidRPr="001C260B" w:rsidRDefault="00991BB9"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w:t>
      </w:r>
      <w:r w:rsidR="004A515D" w:rsidRPr="001C260B">
        <w:rPr>
          <w:rFonts w:ascii="Times New Roman" w:hAnsi="Times New Roman" w:cs="Times New Roman"/>
          <w:color w:val="000000" w:themeColor="text1"/>
        </w:rPr>
        <w:t xml:space="preserve">oil properties </w:t>
      </w:r>
      <w:r w:rsidRPr="001C260B">
        <w:rPr>
          <w:rFonts w:ascii="Times New Roman" w:hAnsi="Times New Roman" w:cs="Times New Roman"/>
          <w:color w:val="000000" w:themeColor="text1"/>
        </w:rPr>
        <w:t xml:space="preserve">determine the local environment for crop growth </w:t>
      </w:r>
      <w:r w:rsidR="001264B1" w:rsidRPr="001C260B">
        <w:rPr>
          <w:rFonts w:ascii="Times New Roman" w:hAnsi="Times New Roman" w:cs="Times New Roman"/>
          <w:color w:val="000000" w:themeColor="text1"/>
        </w:rPr>
        <w:t>by affecting soil</w:t>
      </w:r>
      <w:r w:rsidR="004A515D" w:rsidRPr="001C260B">
        <w:rPr>
          <w:rFonts w:ascii="Times New Roman" w:hAnsi="Times New Roman" w:cs="Times New Roman"/>
          <w:color w:val="000000" w:themeColor="text1"/>
        </w:rPr>
        <w:t xml:space="preserve"> aeration, nutrient cycling and root growth</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49,50&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49,50</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For </w:t>
      </w:r>
      <w:r w:rsidR="001264B1" w:rsidRPr="001C260B">
        <w:rPr>
          <w:rFonts w:ascii="Times New Roman" w:hAnsi="Times New Roman" w:cs="Times New Roman"/>
          <w:color w:val="000000" w:themeColor="text1"/>
        </w:rPr>
        <w:t>instance</w:t>
      </w:r>
      <w:r w:rsidR="004A515D" w:rsidRPr="001C260B">
        <w:rPr>
          <w:rFonts w:ascii="Times New Roman" w:hAnsi="Times New Roman" w:cs="Times New Roman"/>
          <w:color w:val="000000" w:themeColor="text1"/>
        </w:rPr>
        <w:t xml:space="preserve">, soil texture affects the available water capacity in the root space while </w:t>
      </w:r>
      <w:r w:rsidR="001264B1" w:rsidRPr="001C260B">
        <w:rPr>
          <w:rFonts w:ascii="Times New Roman" w:hAnsi="Times New Roman" w:cs="Times New Roman"/>
          <w:color w:val="000000" w:themeColor="text1"/>
        </w:rPr>
        <w:t xml:space="preserve">soil </w:t>
      </w:r>
      <w:r w:rsidR="004A515D" w:rsidRPr="001C260B">
        <w:rPr>
          <w:rFonts w:ascii="Times New Roman" w:hAnsi="Times New Roman" w:cs="Times New Roman"/>
          <w:color w:val="000000" w:themeColor="text1"/>
        </w:rPr>
        <w:t>pH influences the availability of nutrients to plants and microbial activity</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1,52&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1,52</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Global soil properties such as soil texture (sand, silt, clay), bulk density (BD), soil organic carbon (SOC), pH</w:t>
      </w:r>
      <w:r w:rsidR="006D58A0" w:rsidRPr="001C260B">
        <w:rPr>
          <w:rFonts w:ascii="Times New Roman" w:hAnsi="Times New Roman" w:cs="Times New Roman"/>
          <w:color w:val="000000" w:themeColor="text1"/>
        </w:rPr>
        <w:t xml:space="preserve">, soil types </w:t>
      </w:r>
      <w:r w:rsidR="004A515D" w:rsidRPr="001C260B">
        <w:rPr>
          <w:rFonts w:ascii="Times New Roman" w:hAnsi="Times New Roman" w:cs="Times New Roman"/>
          <w:color w:val="000000" w:themeColor="text1"/>
        </w:rPr>
        <w:t xml:space="preserve">were downloaded from the </w:t>
      </w:r>
      <w:proofErr w:type="spellStart"/>
      <w:r w:rsidR="004A515D" w:rsidRPr="001C260B">
        <w:rPr>
          <w:rFonts w:ascii="Times New Roman" w:hAnsi="Times New Roman" w:cs="Times New Roman"/>
          <w:color w:val="000000" w:themeColor="text1"/>
        </w:rPr>
        <w:t>SoilGrids</w:t>
      </w:r>
      <w:proofErr w:type="spellEnd"/>
      <w:r w:rsidR="004A515D" w:rsidRPr="001C260B">
        <w:rPr>
          <w:rFonts w:ascii="Times New Roman" w:hAnsi="Times New Roman" w:cs="Times New Roman"/>
          <w:color w:val="000000" w:themeColor="text1"/>
        </w:rPr>
        <w:t xml:space="preserve"> (250 m) platform</w:t>
      </w:r>
      <w:r w:rsidR="006D58A0" w:rsidRPr="001C260B">
        <w:rPr>
          <w:rFonts w:ascii="Times New Roman" w:hAnsi="Times New Roman" w:cs="Times New Roman"/>
          <w:color w:val="000000" w:themeColor="text1"/>
        </w:rPr>
        <w:t xml:space="preserve"> which is a global soil information system developed by ISRIC – World Soil Information</w:t>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222222"/>
          <w:shd w:val="clear" w:color="auto" w:fill="FFFFFF"/>
        </w:rPr>
        <w:fldChar w:fldCharType="begin"/>
      </w:r>
      <w:r w:rsidR="00402495" w:rsidRPr="001C260B">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3&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1C260B">
        <w:rPr>
          <w:rFonts w:ascii="Times New Roman" w:hAnsi="Times New Roman" w:cs="Times New Roman"/>
          <w:color w:val="222222"/>
          <w:shd w:val="clear" w:color="auto" w:fill="FFFFFF"/>
        </w:rPr>
        <w:fldChar w:fldCharType="separate"/>
      </w:r>
      <w:r w:rsidR="00402495" w:rsidRPr="001C260B">
        <w:rPr>
          <w:rFonts w:ascii="Times New Roman" w:hAnsi="Times New Roman" w:cs="Times New Roman"/>
          <w:noProof/>
          <w:color w:val="222222"/>
          <w:shd w:val="clear" w:color="auto" w:fill="FFFFFF"/>
          <w:vertAlign w:val="superscript"/>
        </w:rPr>
        <w:t>53</w:t>
      </w:r>
      <w:r w:rsidR="004A515D" w:rsidRPr="001C260B">
        <w:rPr>
          <w:rFonts w:ascii="Times New Roman" w:hAnsi="Times New Roman" w:cs="Times New Roman"/>
          <w:color w:val="222222"/>
          <w:shd w:val="clear" w:color="auto" w:fill="FFFFFF"/>
        </w:rPr>
        <w:fldChar w:fldCharType="end"/>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000000" w:themeColor="text1"/>
        </w:rPr>
        <w:t>The global stock of soil Olsen phosphorus came from the global study carried out by McDowell et al.</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4&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4</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p>
    <w:p w14:paraId="20BFD871" w14:textId="77777777" w:rsidR="009E1418" w:rsidRPr="001C260B"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1C260B" w:rsidRDefault="00BC2347"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In addition, </w:t>
      </w:r>
      <w:r w:rsidR="009E1418" w:rsidRPr="001C260B">
        <w:rPr>
          <w:rFonts w:ascii="Times New Roman" w:hAnsi="Times New Roman" w:cs="Times New Roman"/>
          <w:color w:val="000000" w:themeColor="text1"/>
        </w:rPr>
        <w:t>additional management variables</w:t>
      </w:r>
      <w:r w:rsidRPr="001C260B">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1C260B"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1C260B"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analysis</w:t>
      </w:r>
    </w:p>
    <w:p w14:paraId="6068F613" w14:textId="77777777" w:rsidR="006B3858" w:rsidRPr="001C260B"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1B730EDF" w:rsidR="00706EFC" w:rsidRPr="001C260B"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5&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Luo, et al. </w:t>
      </w:r>
      <w:r w:rsidR="00402495" w:rsidRPr="001C260B">
        <w:rPr>
          <w:rFonts w:ascii="Times New Roman" w:hAnsi="Times New Roman" w:cs="Times New Roman"/>
          <w:noProof/>
          <w:color w:val="000000" w:themeColor="text1"/>
          <w:vertAlign w:val="superscript"/>
        </w:rPr>
        <w:t>5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  RR = ln(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X</w:t>
      </w:r>
      <w:r w:rsidRPr="001C260B">
        <w:rPr>
          <w:rFonts w:ascii="Times New Roman" w:hAnsi="Times New Roman" w:cs="Times New Roman"/>
          <w:color w:val="000000" w:themeColor="text1"/>
          <w:vertAlign w:val="subscript"/>
        </w:rPr>
        <w:t>C</w:t>
      </w:r>
      <w:r w:rsidRPr="001C260B">
        <w:rPr>
          <w:rFonts w:ascii="Times New Roman" w:hAnsi="Times New Roman" w:cs="Times New Roman"/>
          <w:color w:val="000000" w:themeColor="text1"/>
        </w:rPr>
        <w:t>)</w:t>
      </w:r>
      <w:r w:rsidR="00B2782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where 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 xml:space="preserve"> and X</w:t>
      </w:r>
      <w:r w:rsidRPr="001C260B">
        <w:rPr>
          <w:rFonts w:ascii="Times New Roman" w:hAnsi="Times New Roman" w:cs="Times New Roman"/>
          <w:color w:val="000000" w:themeColor="text1"/>
          <w:vertAlign w:val="subscript"/>
        </w:rPr>
        <w:t xml:space="preserve">C </w:t>
      </w:r>
      <w:r w:rsidRPr="001C260B">
        <w:rPr>
          <w:rFonts w:ascii="Times New Roman" w:hAnsi="Times New Roman" w:cs="Times New Roman"/>
          <w:color w:val="000000" w:themeColor="text1"/>
        </w:rPr>
        <w:t xml:space="preserve">are the yield value under treatment (NT, AG, CC, or OF) and control, respectively. </w:t>
      </w:r>
      <w:r w:rsidR="00706EFC" w:rsidRPr="001C260B">
        <w:rPr>
          <w:rFonts w:ascii="Times New Roman" w:hAnsi="Times New Roman" w:cs="Times New Roman"/>
          <w:color w:val="000000" w:themeColor="text1"/>
        </w:rPr>
        <w:t xml:space="preserve">Moderator analysis was conducted to determine </w:t>
      </w:r>
      <w:r w:rsidR="008D7555" w:rsidRPr="001C260B">
        <w:rPr>
          <w:rFonts w:ascii="Times New Roman" w:hAnsi="Times New Roman" w:cs="Times New Roman"/>
          <w:color w:val="000000" w:themeColor="text1"/>
        </w:rPr>
        <w:t xml:space="preserve">the </w:t>
      </w:r>
      <w:r w:rsidR="007779F7" w:rsidRPr="001C260B">
        <w:rPr>
          <w:rFonts w:ascii="Times New Roman" w:hAnsi="Times New Roman" w:cs="Times New Roman"/>
          <w:color w:val="000000" w:themeColor="text1"/>
        </w:rPr>
        <w:t>SCPs</w:t>
      </w:r>
      <w:r w:rsidR="008D7555" w:rsidRPr="001C260B">
        <w:rPr>
          <w:rFonts w:ascii="Times New Roman" w:hAnsi="Times New Roman" w:cs="Times New Roman"/>
          <w:color w:val="000000" w:themeColor="text1"/>
        </w:rPr>
        <w:t xml:space="preserve"> </w:t>
      </w:r>
      <w:r w:rsidR="00706EFC" w:rsidRPr="001C260B">
        <w:rPr>
          <w:rFonts w:ascii="Times New Roman" w:hAnsi="Times New Roman" w:cs="Times New Roman"/>
          <w:color w:val="000000" w:themeColor="text1"/>
        </w:rPr>
        <w:t xml:space="preserve">effects </w:t>
      </w:r>
      <w:r w:rsidR="008D7555" w:rsidRPr="001C260B">
        <w:rPr>
          <w:rFonts w:ascii="Times New Roman" w:hAnsi="Times New Roman" w:cs="Times New Roman"/>
          <w:color w:val="000000" w:themeColor="text1"/>
        </w:rPr>
        <w:t>ES. This analysis was carried out by grouping the metadata into the following categories:</w:t>
      </w:r>
    </w:p>
    <w:p w14:paraId="6DC4BFC8" w14:textId="77777777" w:rsidR="00503BB0" w:rsidRPr="001C260B"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67324600" w:rsidR="006519C5"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Crop group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The previously defined crop groups were considered: </w:t>
      </w:r>
      <w:r w:rsidR="007451B1" w:rsidRPr="001C260B">
        <w:rPr>
          <w:rFonts w:ascii="Times New Roman" w:hAnsi="Times New Roman" w:cs="Times New Roman"/>
          <w:color w:val="000000" w:themeColor="text1"/>
        </w:rPr>
        <w:t xml:space="preserve"> maize, wheat, soybean and rice, cereal, cash-crop and vegetable &amp; fruits and others. </w:t>
      </w:r>
    </w:p>
    <w:p w14:paraId="4BD6C8C4" w14:textId="18DA4FB7" w:rsidR="00503BB0"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lastRenderedPageBreak/>
        <w:t>Bulk densitie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1C260B">
        <w:rPr>
          <w:rFonts w:ascii="Times New Roman" w:hAnsi="Times New Roman" w:cs="Times New Roman"/>
          <w:color w:val="000000" w:themeColor="text1"/>
        </w:rPr>
        <w:t xml:space="preserve">It was categorized into three different categories: </w:t>
      </w:r>
      <w:r w:rsidR="007C039D" w:rsidRPr="001C260B">
        <w:rPr>
          <w:rFonts w:ascii="Times New Roman" w:hAnsi="Times New Roman" w:cs="Times New Roman"/>
          <w:color w:val="000000" w:themeColor="text1"/>
        </w:rPr>
        <w:t>low (</w:t>
      </w:r>
      <w:r w:rsidR="006519C5" w:rsidRPr="001C260B">
        <w:rPr>
          <w:rFonts w:ascii="Times New Roman" w:hAnsi="Times New Roman" w:cs="Times New Roman"/>
          <w:color w:val="000000" w:themeColor="text1"/>
        </w:rPr>
        <w:t>&lt; 1.2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vertAlign w:val="superscript"/>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 moderate (</w:t>
      </w:r>
      <w:r w:rsidR="006519C5" w:rsidRPr="001C260B">
        <w:rPr>
          <w:rFonts w:ascii="Times New Roman" w:hAnsi="Times New Roman" w:cs="Times New Roman"/>
          <w:color w:val="000000" w:themeColor="text1"/>
        </w:rPr>
        <w:t>1.2 kg/dm</w:t>
      </w:r>
      <w:r w:rsidR="006519C5" w:rsidRPr="001C260B">
        <w:rPr>
          <w:rFonts w:ascii="Times New Roman" w:hAnsi="Times New Roman" w:cs="Times New Roman"/>
          <w:color w:val="000000" w:themeColor="text1"/>
          <w:vertAlign w:val="superscript"/>
        </w:rPr>
        <w:t>3</w:t>
      </w:r>
      <w:r w:rsidR="006519C5" w:rsidRPr="001C260B">
        <w:rPr>
          <w:rFonts w:ascii="Times New Roman" w:hAnsi="Times New Roman" w:cs="Times New Roman"/>
          <w:color w:val="000000" w:themeColor="text1"/>
        </w:rPr>
        <w:t xml:space="preserve"> &lt; BD &l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high (</w:t>
      </w:r>
      <w:r w:rsidR="006519C5" w:rsidRPr="001C260B">
        <w:rPr>
          <w:rFonts w:ascii="Times New Roman" w:hAnsi="Times New Roman" w:cs="Times New Roman"/>
          <w:color w:val="000000" w:themeColor="text1"/>
        </w:rPr>
        <w:t>BD &g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A5200A"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6&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6</w:t>
      </w:r>
      <w:r w:rsidR="00A5200A" w:rsidRPr="001C260B">
        <w:rPr>
          <w:rFonts w:ascii="Times New Roman" w:hAnsi="Times New Roman" w:cs="Times New Roman"/>
          <w:color w:val="000000" w:themeColor="text1"/>
        </w:rPr>
        <w:fldChar w:fldCharType="end"/>
      </w:r>
      <w:r w:rsidR="006519C5" w:rsidRPr="001C260B">
        <w:rPr>
          <w:rFonts w:ascii="Times New Roman" w:hAnsi="Times New Roman" w:cs="Times New Roman"/>
          <w:color w:val="000000" w:themeColor="text1"/>
        </w:rPr>
        <w:t xml:space="preserve">. </w:t>
      </w:r>
    </w:p>
    <w:p w14:paraId="473D108A" w14:textId="1E60607B" w:rsidR="00503BB0" w:rsidRPr="001C260B"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7FCD" w:rsidRPr="001C260B">
        <w:rPr>
          <w:rFonts w:ascii="Times New Roman" w:hAnsi="Times New Roman" w:cs="Times New Roman"/>
          <w:color w:val="000000" w:themeColor="text1"/>
        </w:rPr>
        <w:t xml:space="preserve">Three categories were considered: acidic soils </w:t>
      </w:r>
      <w:r w:rsidR="008B027A" w:rsidRPr="001C260B">
        <w:rPr>
          <w:rFonts w:ascii="Times New Roman" w:hAnsi="Times New Roman" w:cs="Times New Roman"/>
          <w:color w:val="000000" w:themeColor="text1"/>
        </w:rPr>
        <w:t>(pH &lt; 6.3</w:t>
      </w:r>
      <w:r w:rsidR="007C7FCD"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w:t>
      </w:r>
      <w:r w:rsidR="007C7FCD" w:rsidRPr="001C260B">
        <w:rPr>
          <w:rFonts w:ascii="Times New Roman" w:hAnsi="Times New Roman" w:cs="Times New Roman"/>
          <w:color w:val="000000" w:themeColor="text1"/>
        </w:rPr>
        <w:t xml:space="preserve"> neutral soils </w:t>
      </w:r>
      <w:r w:rsidR="008B027A" w:rsidRPr="001C260B">
        <w:rPr>
          <w:rFonts w:ascii="Times New Roman" w:hAnsi="Times New Roman" w:cs="Times New Roman"/>
          <w:color w:val="000000" w:themeColor="text1"/>
        </w:rPr>
        <w:t xml:space="preserve">(6.3 &lt; pH &lt; 7.4) </w:t>
      </w:r>
      <w:r w:rsidR="007C7FCD" w:rsidRPr="001C260B">
        <w:rPr>
          <w:rFonts w:ascii="Times New Roman" w:hAnsi="Times New Roman" w:cs="Times New Roman"/>
          <w:color w:val="000000" w:themeColor="text1"/>
        </w:rPr>
        <w:t>and alkaline soils</w:t>
      </w:r>
      <w:r w:rsidR="008B027A" w:rsidRPr="001C260B">
        <w:rPr>
          <w:rFonts w:ascii="Times New Roman" w:hAnsi="Times New Roman" w:cs="Times New Roman"/>
          <w:color w:val="000000" w:themeColor="text1"/>
        </w:rPr>
        <w:t xml:space="preserve"> (pH &gt; 7.4). </w:t>
      </w:r>
    </w:p>
    <w:p w14:paraId="230DC563" w14:textId="08BD6F3E" w:rsidR="008B027A" w:rsidRPr="001C260B"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osphorus</w:t>
      </w:r>
      <w:r w:rsidR="00502531"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 xml:space="preserve"> The P distribution </w:t>
      </w:r>
      <w:r w:rsidR="00627CB5" w:rsidRPr="001C260B">
        <w:rPr>
          <w:rFonts w:ascii="Times New Roman" w:hAnsi="Times New Roman" w:cs="Times New Roman"/>
          <w:color w:val="000000" w:themeColor="text1"/>
        </w:rPr>
        <w:t xml:space="preserve">classes </w:t>
      </w:r>
      <w:r w:rsidR="008B027A" w:rsidRPr="001C260B">
        <w:rPr>
          <w:rFonts w:ascii="Times New Roman" w:hAnsi="Times New Roman" w:cs="Times New Roman"/>
          <w:color w:val="000000" w:themeColor="text1"/>
        </w:rPr>
        <w:t>were low: P &lt; 10.9 mg/kg, moderate: 10.9 mg/kg &lt; P &lt; 21.4 mg/kg and High : P &gt; 21.4 m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57&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7</w:t>
      </w:r>
      <w:r w:rsidR="00206FC6" w:rsidRPr="001C260B">
        <w:rPr>
          <w:rFonts w:ascii="Times New Roman" w:hAnsi="Times New Roman" w:cs="Times New Roman"/>
          <w:color w:val="000000" w:themeColor="text1"/>
        </w:rPr>
        <w:fldChar w:fldCharType="end"/>
      </w:r>
      <w:r w:rsidR="008B027A" w:rsidRPr="001C260B">
        <w:rPr>
          <w:rFonts w:ascii="Times New Roman" w:hAnsi="Times New Roman" w:cs="Times New Roman"/>
          <w:color w:val="000000" w:themeColor="text1"/>
        </w:rPr>
        <w:t>.</w:t>
      </w:r>
    </w:p>
    <w:p w14:paraId="79E57E76" w14:textId="6ECB5030"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oil organic  carbon</w:t>
      </w:r>
      <w:r w:rsidR="00502531"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Three categories were considered:  SOC &lt; 5 g/kg, 5 g/kg &lt; SOC &lt; 10 g/kg and SOC &gt; 10 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58&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8</w:t>
      </w:r>
      <w:r w:rsidR="00206FC6" w:rsidRPr="001C260B">
        <w:rPr>
          <w:rFonts w:ascii="Times New Roman" w:hAnsi="Times New Roman" w:cs="Times New Roman"/>
          <w:color w:val="000000" w:themeColor="text1"/>
        </w:rPr>
        <w:fldChar w:fldCharType="end"/>
      </w:r>
      <w:r w:rsidR="004228E4" w:rsidRPr="001C260B">
        <w:rPr>
          <w:rFonts w:ascii="Times New Roman" w:hAnsi="Times New Roman" w:cs="Times New Roman"/>
          <w:color w:val="000000" w:themeColor="text1"/>
        </w:rPr>
        <w:t xml:space="preserve">. </w:t>
      </w:r>
    </w:p>
    <w:p w14:paraId="253A1CF2" w14:textId="0B136D7A"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exture: </w:t>
      </w:r>
      <w:r w:rsidR="008C22E7" w:rsidRPr="001C260B">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59&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9</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 xml:space="preserve"> and FAO guidelines</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w:t>
      </w:r>
    </w:p>
    <w:p w14:paraId="79FB7748" w14:textId="32DE3CDD" w:rsidR="006D58A0" w:rsidRPr="001C260B"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ypes: Classes of soil types were used as defined on </w:t>
      </w:r>
      <w:proofErr w:type="spellStart"/>
      <w:r w:rsidRPr="001C260B">
        <w:rPr>
          <w:rFonts w:ascii="Times New Roman" w:hAnsi="Times New Roman" w:cs="Times New Roman"/>
          <w:color w:val="000000" w:themeColor="text1"/>
        </w:rPr>
        <w:t>SoilGrid</w:t>
      </w:r>
      <w:proofErr w:type="spellEnd"/>
      <w:r w:rsidRPr="001C260B">
        <w:rPr>
          <w:rFonts w:ascii="Times New Roman" w:hAnsi="Times New Roman" w:cs="Times New Roman"/>
          <w:color w:val="000000" w:themeColor="text1"/>
        </w:rPr>
        <w:t xml:space="preserve"> platform</w:t>
      </w:r>
      <w:r w:rsidR="008E4812" w:rsidRPr="001C260B">
        <w:rPr>
          <w:rFonts w:ascii="Times New Roman" w:hAnsi="Times New Roman" w:cs="Times New Roman"/>
          <w:color w:val="000000" w:themeColor="text1"/>
        </w:rPr>
        <w:t xml:space="preserve"> (see Table </w:t>
      </w:r>
      <w:r w:rsidR="00F35087">
        <w:rPr>
          <w:rFonts w:ascii="Times New Roman" w:hAnsi="Times New Roman" w:cs="Times New Roman"/>
          <w:color w:val="000000" w:themeColor="text1"/>
        </w:rPr>
        <w:t>3</w:t>
      </w:r>
      <w:r w:rsidR="008E4812" w:rsidRPr="001C260B">
        <w:rPr>
          <w:rFonts w:ascii="Times New Roman" w:hAnsi="Times New Roman" w:cs="Times New Roman"/>
          <w:color w:val="000000" w:themeColor="text1"/>
        </w:rPr>
        <w:t xml:space="preserve"> in supplementary material).</w:t>
      </w:r>
    </w:p>
    <w:p w14:paraId="790BDF07" w14:textId="3E0794B2" w:rsidR="00503BB0" w:rsidRPr="001C260B"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Aridity</w:t>
      </w:r>
      <w:r w:rsidR="00502531" w:rsidRPr="001C260B">
        <w:rPr>
          <w:rFonts w:ascii="Times New Roman" w:hAnsi="Times New Roman" w:cs="Times New Roman"/>
          <w:color w:val="000000" w:themeColor="text1"/>
        </w:rPr>
        <w:t>:</w:t>
      </w:r>
      <w:r w:rsidR="007C039D" w:rsidRPr="001C260B">
        <w:rPr>
          <w:rFonts w:ascii="Times New Roman" w:hAnsi="Times New Roman" w:cs="Times New Roman"/>
          <w:color w:val="000000" w:themeColor="text1"/>
        </w:rPr>
        <w:t xml:space="preserve"> </w:t>
      </w:r>
      <w:r w:rsidR="00615246" w:rsidRPr="001C260B">
        <w:rPr>
          <w:rFonts w:ascii="Times New Roman" w:hAnsi="Times New Roman" w:cs="Times New Roman"/>
          <w:color w:val="000000" w:themeColor="text1"/>
        </w:rPr>
        <w:t xml:space="preserve">It was divided into five categories: </w:t>
      </w:r>
      <w:r w:rsidR="0063330D" w:rsidRPr="001C260B">
        <w:rPr>
          <w:rFonts w:ascii="Times New Roman" w:hAnsi="Times New Roman" w:cs="Times New Roman"/>
          <w:szCs w:val="20"/>
        </w:rPr>
        <w:t>Hyper-Arid</w:t>
      </w:r>
      <w:r w:rsidR="0063330D" w:rsidRPr="001C260B">
        <w:rPr>
          <w:rFonts w:ascii="Times New Roman" w:hAnsi="Times New Roman" w:cs="Times New Roman"/>
          <w:color w:val="000000" w:themeColor="text1"/>
        </w:rPr>
        <w:t xml:space="preserve"> (</w:t>
      </w:r>
      <w:r w:rsidR="004228E4" w:rsidRPr="001C260B">
        <w:rPr>
          <w:rFonts w:ascii="Times New Roman" w:hAnsi="Times New Roman" w:cs="Times New Roman"/>
          <w:color w:val="000000" w:themeColor="text1"/>
        </w:rPr>
        <w:t>AI &lt; 0.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w:t>
      </w:r>
      <w:r w:rsidR="0063330D" w:rsidRPr="001C260B">
        <w:rPr>
          <w:rFonts w:ascii="Times New Roman" w:hAnsi="Times New Roman" w:cs="Times New Roman"/>
          <w:color w:val="000000" w:themeColor="text1"/>
        </w:rPr>
        <w:t>arid (</w:t>
      </w:r>
      <w:r w:rsidR="004228E4" w:rsidRPr="001C260B">
        <w:rPr>
          <w:rFonts w:ascii="Times New Roman" w:hAnsi="Times New Roman" w:cs="Times New Roman"/>
          <w:color w:val="000000" w:themeColor="text1"/>
        </w:rPr>
        <w:t>0.05 &lt; AI &lt; 0.2</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emi-arid (</w:t>
      </w:r>
      <w:r w:rsidR="004228E4" w:rsidRPr="001C260B">
        <w:rPr>
          <w:rFonts w:ascii="Times New Roman" w:hAnsi="Times New Roman" w:cs="Times New Roman"/>
          <w:color w:val="000000" w:themeColor="text1"/>
        </w:rPr>
        <w:t>0.2 &lt; AI &lt; 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ub-humid (</w:t>
      </w:r>
      <w:r w:rsidR="004228E4" w:rsidRPr="001C260B">
        <w:rPr>
          <w:rFonts w:ascii="Times New Roman" w:hAnsi="Times New Roman" w:cs="Times New Roman"/>
          <w:color w:val="000000" w:themeColor="text1"/>
        </w:rPr>
        <w:t>0.5 &lt; AI &lt; 0.65</w:t>
      </w:r>
      <w:r w:rsidR="0063330D" w:rsidRPr="001C260B">
        <w:rPr>
          <w:rFonts w:ascii="Times New Roman" w:hAnsi="Times New Roman" w:cs="Times New Roman"/>
          <w:color w:val="000000" w:themeColor="text1"/>
        </w:rPr>
        <w:t>) and humid (</w:t>
      </w:r>
      <w:r w:rsidR="004228E4" w:rsidRPr="001C260B">
        <w:rPr>
          <w:rFonts w:ascii="Times New Roman" w:hAnsi="Times New Roman" w:cs="Times New Roman"/>
          <w:color w:val="000000" w:themeColor="text1"/>
        </w:rPr>
        <w:t>AI &gt; 0.65</w:t>
      </w:r>
      <w:r w:rsidR="0063330D" w:rsidRPr="001C260B">
        <w:rPr>
          <w:rFonts w:ascii="Times New Roman" w:hAnsi="Times New Roman" w:cs="Times New Roman"/>
          <w:color w:val="000000" w:themeColor="text1"/>
        </w:rPr>
        <w:t>)</w:t>
      </w:r>
      <w:r w:rsidR="00502531"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0</w:t>
      </w:r>
      <w:r w:rsidR="00502531" w:rsidRPr="001C260B">
        <w:rPr>
          <w:rFonts w:ascii="Times New Roman" w:hAnsi="Times New Roman" w:cs="Times New Roman"/>
          <w:color w:val="000000" w:themeColor="text1"/>
        </w:rPr>
        <w:fldChar w:fldCharType="end"/>
      </w:r>
      <w:r w:rsidR="0063330D" w:rsidRPr="001C260B">
        <w:rPr>
          <w:rFonts w:ascii="Times New Roman" w:hAnsi="Times New Roman" w:cs="Times New Roman"/>
          <w:color w:val="000000" w:themeColor="text1"/>
        </w:rPr>
        <w:t xml:space="preserve">. </w:t>
      </w:r>
    </w:p>
    <w:p w14:paraId="6B1B16FE" w14:textId="1D22AE46" w:rsidR="00706EFC" w:rsidRPr="001C260B"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Growing degree days</w:t>
      </w:r>
      <w:r w:rsidR="004150DA" w:rsidRPr="001C260B">
        <w:rPr>
          <w:rFonts w:ascii="Times New Roman" w:hAnsi="Times New Roman" w:cs="Times New Roman"/>
          <w:color w:val="000000" w:themeColor="text1"/>
        </w:rPr>
        <w:t>:</w:t>
      </w:r>
      <w:r w:rsidR="00627CB5" w:rsidRPr="001C260B">
        <w:rPr>
          <w:rFonts w:ascii="Times New Roman" w:hAnsi="Times New Roman" w:cs="Times New Roman"/>
          <w:color w:val="000000" w:themeColor="text1"/>
        </w:rPr>
        <w:t xml:space="preserve"> Four classes were considered: unsuitable (GDD &lt; 800°C/y),  suitable (800°C/y &lt; GDD &lt; 2700°C/y), heat Stress (2700°C/y &lt; GDD &lt; 6000°C/y), high heat Stress (4000°C/y &lt; GDD &lt; 6000°C/y)</w:t>
      </w:r>
      <w:r w:rsidR="00E73AB9"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61,62&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1,62</w:t>
      </w:r>
      <w:r w:rsidR="00E73AB9" w:rsidRPr="001C260B">
        <w:rPr>
          <w:rFonts w:ascii="Times New Roman" w:hAnsi="Times New Roman" w:cs="Times New Roman"/>
          <w:color w:val="000000" w:themeColor="text1"/>
        </w:rPr>
        <w:fldChar w:fldCharType="end"/>
      </w:r>
      <w:r w:rsidR="00A5200A" w:rsidRPr="001C260B">
        <w:rPr>
          <w:rFonts w:ascii="Times New Roman" w:hAnsi="Times New Roman" w:cs="Times New Roman"/>
          <w:color w:val="000000" w:themeColor="text1"/>
        </w:rPr>
        <w:t>.</w:t>
      </w:r>
    </w:p>
    <w:p w14:paraId="1DD7D968" w14:textId="4F42171F" w:rsidR="00801670"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Elevation</w:t>
      </w:r>
      <w:r w:rsidR="006D58A0" w:rsidRPr="001C260B">
        <w:rPr>
          <w:rFonts w:ascii="Times New Roman" w:hAnsi="Times New Roman" w:cs="Times New Roman"/>
          <w:color w:val="000000" w:themeColor="text1"/>
        </w:rPr>
        <w:t>:</w:t>
      </w:r>
      <w:r w:rsidRPr="001C260B">
        <w:rPr>
          <w:rFonts w:ascii="Times New Roman" w:hAnsi="Times New Roman" w:cs="Times New Roman"/>
          <w:color w:val="000000" w:themeColor="text1"/>
        </w:rPr>
        <w:t xml:space="preserve"> The following elevation classes were </w:t>
      </w:r>
      <w:r w:rsidR="00846771" w:rsidRPr="001C260B">
        <w:rPr>
          <w:rFonts w:ascii="Times New Roman" w:hAnsi="Times New Roman" w:cs="Times New Roman"/>
          <w:color w:val="000000" w:themeColor="text1"/>
        </w:rPr>
        <w:t>considered:</w:t>
      </w:r>
      <w:r w:rsidRPr="001C260B">
        <w:rPr>
          <w:rFonts w:ascii="Times New Roman" w:hAnsi="Times New Roman" w:cs="Times New Roman"/>
          <w:color w:val="000000" w:themeColor="text1"/>
        </w:rPr>
        <w:t xml:space="preserve"> &lt; 250 m, 250 – 1000 m and &gt; 1000 m. </w:t>
      </w:r>
    </w:p>
    <w:p w14:paraId="048DB929" w14:textId="330275FA" w:rsidR="00170F11"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 xml:space="preserve">Slope: </w:t>
      </w:r>
      <w:r w:rsidR="006D58A0" w:rsidRPr="001C260B">
        <w:rPr>
          <w:rFonts w:ascii="Times New Roman" w:hAnsi="Times New Roman" w:cs="Times New Roman"/>
          <w:color w:val="000000" w:themeColor="text1"/>
        </w:rPr>
        <w:t xml:space="preserve"> </w:t>
      </w:r>
      <w:r w:rsidR="00925F4A" w:rsidRPr="001C260B">
        <w:rPr>
          <w:rFonts w:ascii="Times New Roman" w:hAnsi="Times New Roman" w:cs="Times New Roman"/>
          <w:color w:val="000000" w:themeColor="text1"/>
        </w:rPr>
        <w:t>Five slope classes were defined</w:t>
      </w:r>
      <w:r w:rsidR="00852078"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52078" w:rsidRPr="001C260B">
        <w:rPr>
          <w:rFonts w:ascii="Times New Roman" w:hAnsi="Times New Roman" w:cs="Times New Roman"/>
          <w:color w:val="000000" w:themeColor="text1"/>
        </w:rPr>
        <w:fldChar w:fldCharType="end"/>
      </w:r>
      <w:r w:rsidR="00925F4A" w:rsidRPr="001C260B">
        <w:rPr>
          <w:rFonts w:ascii="Times New Roman" w:hAnsi="Times New Roman" w:cs="Times New Roman"/>
          <w:color w:val="000000" w:themeColor="text1"/>
        </w:rPr>
        <w:t xml:space="preserve">: </w:t>
      </w:r>
      <w:r w:rsidR="00C76A42" w:rsidRPr="001C260B">
        <w:rPr>
          <w:rFonts w:ascii="Times New Roman" w:hAnsi="Times New Roman" w:cs="Times New Roman"/>
          <w:color w:val="000000" w:themeColor="text1"/>
        </w:rPr>
        <w:t>&lt; 0.20%, 0.2-1%, 1-5%, 5-15%, and &gt; 15%</w:t>
      </w:r>
      <w:r w:rsidR="00852078" w:rsidRPr="001C260B">
        <w:rPr>
          <w:rFonts w:ascii="Times New Roman" w:hAnsi="Times New Roman" w:cs="Times New Roman"/>
          <w:color w:val="000000" w:themeColor="text1"/>
        </w:rPr>
        <w:t>.</w:t>
      </w:r>
    </w:p>
    <w:p w14:paraId="0AD037B7" w14:textId="1294C5DD" w:rsidR="008E4812" w:rsidRPr="001C260B" w:rsidRDefault="008E4812"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Landform:</w:t>
      </w:r>
      <w:r w:rsidR="00EE4F9F" w:rsidRPr="001C260B">
        <w:rPr>
          <w:rFonts w:ascii="Times New Roman" w:hAnsi="Times New Roman" w:cs="Times New Roman"/>
          <w:color w:val="000000" w:themeColor="text1"/>
        </w:rPr>
        <w:t xml:space="preserve"> The initial 22 landform classes were reduced to 15 by grouping similar contour line classes </w:t>
      </w:r>
      <w:r w:rsidRPr="001C260B">
        <w:rPr>
          <w:rFonts w:ascii="Times New Roman" w:hAnsi="Times New Roman" w:cs="Times New Roman"/>
          <w:color w:val="000000" w:themeColor="text1"/>
        </w:rPr>
        <w:t xml:space="preserve">(see Table </w:t>
      </w:r>
      <w:r w:rsidR="00F35087">
        <w:rPr>
          <w:rFonts w:ascii="Times New Roman" w:hAnsi="Times New Roman" w:cs="Times New Roman"/>
          <w:color w:val="000000" w:themeColor="text1"/>
        </w:rPr>
        <w:t>4</w:t>
      </w:r>
      <w:r w:rsidRPr="001C260B">
        <w:rPr>
          <w:rFonts w:ascii="Times New Roman" w:hAnsi="Times New Roman" w:cs="Times New Roman"/>
          <w:color w:val="000000" w:themeColor="text1"/>
        </w:rPr>
        <w:t xml:space="preserve"> in supplementary material).</w:t>
      </w:r>
      <w:r w:rsidR="00EE4F9F" w:rsidRPr="001C260B">
        <w:rPr>
          <w:rFonts w:ascii="Times New Roman" w:hAnsi="Times New Roman" w:cs="Times New Roman"/>
          <w:color w:val="000000" w:themeColor="text1"/>
        </w:rPr>
        <w:t xml:space="preserve"> </w:t>
      </w:r>
    </w:p>
    <w:p w14:paraId="19CB2238" w14:textId="77777777" w:rsidR="00925F4A" w:rsidRPr="001C260B" w:rsidRDefault="00925F4A" w:rsidP="00925F4A">
      <w:pPr>
        <w:pStyle w:val="ListParagraph"/>
        <w:tabs>
          <w:tab w:val="num" w:pos="720"/>
        </w:tabs>
        <w:spacing w:after="0" w:line="240" w:lineRule="auto"/>
        <w:jc w:val="both"/>
        <w:rPr>
          <w:rFonts w:ascii="Times New Roman" w:hAnsi="Times New Roman" w:cs="Times New Roman"/>
        </w:rPr>
      </w:pPr>
    </w:p>
    <w:p w14:paraId="06449188" w14:textId="3D397FF8" w:rsidR="000771BE" w:rsidRPr="001C260B" w:rsidRDefault="009343B1"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Using bootstrapping with 1000 resamples of the mean response ratio, 95% confidence intervals were estimated for each category. An effect size was considered non-significant if its confidence interval included zero.</w:t>
      </w:r>
    </w:p>
    <w:p w14:paraId="7C508AF4" w14:textId="77777777" w:rsidR="00D477E9" w:rsidRPr="001C260B"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1C260B"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Table 1: Environmental variables (in bracket are abbreviations)</w:t>
      </w:r>
    </w:p>
    <w:p w14:paraId="7355C6C6" w14:textId="77777777" w:rsidR="00D92170" w:rsidRPr="001C260B"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1C260B"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Resolution</w:t>
            </w:r>
          </w:p>
        </w:tc>
      </w:tr>
      <w:tr w:rsidR="00D92170" w:rsidRPr="001C260B"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DB935FD" w14:textId="77777777" w:rsidTr="0035134A">
        <w:trPr>
          <w:trHeight w:val="288"/>
        </w:trPr>
        <w:tc>
          <w:tcPr>
            <w:tcW w:w="1109" w:type="pct"/>
            <w:vMerge/>
            <w:tcBorders>
              <w:top w:val="single" w:sz="4" w:space="0" w:color="auto"/>
              <w:left w:val="nil"/>
              <w:right w:val="nil"/>
            </w:tcBorders>
            <w:vAlign w:val="center"/>
            <w:hideMark/>
          </w:tcPr>
          <w:p w14:paraId="4E4F6EB0"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right w:val="nil"/>
            </w:tcBorders>
            <w:shd w:val="clear" w:color="auto" w:fill="auto"/>
            <w:noWrap/>
            <w:vAlign w:val="bottom"/>
            <w:hideMark/>
          </w:tcPr>
          <w:p w14:paraId="58562B2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lang w:val="fr-FR"/>
                <w14:ligatures w14:val="none"/>
              </w:rPr>
            </w:pPr>
            <w:proofErr w:type="spellStart"/>
            <w:r w:rsidRPr="001C260B">
              <w:rPr>
                <w:rFonts w:ascii="Times New Roman" w:eastAsia="Times New Roman" w:hAnsi="Times New Roman" w:cs="Times New Roman"/>
                <w:color w:val="000000"/>
                <w:kern w:val="0"/>
                <w:lang w:val="fr-FR"/>
                <w14:ligatures w14:val="none"/>
              </w:rPr>
              <w:t>Soil</w:t>
            </w:r>
            <w:proofErr w:type="spellEnd"/>
            <w:r w:rsidRPr="001C260B">
              <w:rPr>
                <w:rFonts w:ascii="Times New Roman" w:eastAsia="Times New Roman" w:hAnsi="Times New Roman" w:cs="Times New Roman"/>
                <w:color w:val="000000"/>
                <w:kern w:val="0"/>
                <w:lang w:val="fr-FR"/>
                <w14:ligatures w14:val="none"/>
              </w:rPr>
              <w:t xml:space="preserve"> Olsen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 xml:space="preserve"> concentrations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w:t>
            </w:r>
          </w:p>
        </w:tc>
        <w:tc>
          <w:tcPr>
            <w:tcW w:w="468" w:type="pct"/>
            <w:tcBorders>
              <w:top w:val="nil"/>
              <w:left w:val="nil"/>
              <w:bottom w:val="nil"/>
              <w:right w:val="nil"/>
            </w:tcBorders>
            <w:shd w:val="clear" w:color="auto" w:fill="auto"/>
            <w:noWrap/>
            <w:vAlign w:val="bottom"/>
            <w:hideMark/>
          </w:tcPr>
          <w:p w14:paraId="7CC17EFB"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1000 m</w:t>
            </w:r>
          </w:p>
        </w:tc>
      </w:tr>
      <w:tr w:rsidR="00D92170" w:rsidRPr="001C260B" w14:paraId="4BA45418" w14:textId="77777777" w:rsidTr="0035134A">
        <w:trPr>
          <w:trHeight w:val="288"/>
        </w:trPr>
        <w:tc>
          <w:tcPr>
            <w:tcW w:w="1109" w:type="pct"/>
            <w:vMerge/>
            <w:tcBorders>
              <w:left w:val="nil"/>
              <w:bottom w:val="nil"/>
              <w:right w:val="nil"/>
            </w:tcBorders>
            <w:vAlign w:val="center"/>
            <w:hideMark/>
          </w:tcPr>
          <w:p w14:paraId="55591828"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hideMark/>
          </w:tcPr>
          <w:p w14:paraId="560089E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2CA70F0C" w14:textId="77777777" w:rsidTr="0035134A">
        <w:trPr>
          <w:trHeight w:val="288"/>
        </w:trPr>
        <w:tc>
          <w:tcPr>
            <w:tcW w:w="1109" w:type="pct"/>
            <w:tcBorders>
              <w:left w:val="nil"/>
              <w:bottom w:val="nil"/>
              <w:right w:val="nil"/>
            </w:tcBorders>
            <w:vAlign w:val="center"/>
          </w:tcPr>
          <w:p w14:paraId="7183D40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tcPr>
          <w:p w14:paraId="6969E0A4" w14:textId="7A370163"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ype</w:t>
            </w:r>
          </w:p>
        </w:tc>
        <w:tc>
          <w:tcPr>
            <w:tcW w:w="468" w:type="pct"/>
            <w:tcBorders>
              <w:top w:val="nil"/>
              <w:left w:val="nil"/>
              <w:bottom w:val="nil"/>
              <w:right w:val="nil"/>
            </w:tcBorders>
            <w:shd w:val="clear" w:color="auto" w:fill="auto"/>
            <w:noWrap/>
            <w:vAlign w:val="bottom"/>
          </w:tcPr>
          <w:p w14:paraId="1DDBD42A" w14:textId="2B3D241C"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156707E8" w14:textId="7A376351"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Terrain</w:t>
            </w:r>
          </w:p>
        </w:tc>
        <w:tc>
          <w:tcPr>
            <w:tcW w:w="2775" w:type="pct"/>
            <w:tcBorders>
              <w:top w:val="nil"/>
              <w:left w:val="nil"/>
              <w:bottom w:val="nil"/>
              <w:right w:val="nil"/>
            </w:tcBorders>
            <w:shd w:val="clear" w:color="auto" w:fill="auto"/>
            <w:noWrap/>
            <w:vAlign w:val="bottom"/>
            <w:hideMark/>
          </w:tcPr>
          <w:p w14:paraId="416550E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3AD311D" w14:textId="77777777" w:rsidTr="00026C33">
        <w:trPr>
          <w:trHeight w:val="288"/>
        </w:trPr>
        <w:tc>
          <w:tcPr>
            <w:tcW w:w="1109" w:type="pct"/>
            <w:tcBorders>
              <w:top w:val="nil"/>
              <w:left w:val="nil"/>
              <w:bottom w:val="nil"/>
              <w:right w:val="nil"/>
            </w:tcBorders>
            <w:vAlign w:val="center"/>
          </w:tcPr>
          <w:p w14:paraId="69198C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tcPr>
          <w:p w14:paraId="143AA488" w14:textId="6204F70E"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proofErr w:type="spellStart"/>
            <w:r w:rsidRPr="001C260B">
              <w:rPr>
                <w:rFonts w:ascii="Times New Roman" w:eastAsia="Times New Roman" w:hAnsi="Times New Roman" w:cs="Times New Roman"/>
                <w:color w:val="000000"/>
                <w:kern w:val="0"/>
                <w14:ligatures w14:val="none"/>
              </w:rPr>
              <w:t>Geormorphological</w:t>
            </w:r>
            <w:proofErr w:type="spellEnd"/>
            <w:r w:rsidRPr="001C260B">
              <w:rPr>
                <w:rFonts w:ascii="Times New Roman" w:eastAsia="Times New Roman" w:hAnsi="Times New Roman" w:cs="Times New Roman"/>
                <w:color w:val="000000"/>
                <w:kern w:val="0"/>
                <w14:ligatures w14:val="none"/>
              </w:rPr>
              <w:t xml:space="preserve"> landform </w:t>
            </w:r>
          </w:p>
        </w:tc>
        <w:tc>
          <w:tcPr>
            <w:tcW w:w="468" w:type="pct"/>
            <w:tcBorders>
              <w:top w:val="nil"/>
              <w:left w:val="nil"/>
              <w:bottom w:val="nil"/>
              <w:right w:val="nil"/>
            </w:tcBorders>
            <w:shd w:val="clear" w:color="auto" w:fill="auto"/>
            <w:noWrap/>
            <w:vAlign w:val="bottom"/>
          </w:tcPr>
          <w:p w14:paraId="28C6C10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6BE74E21" w14:textId="164C2B10"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maiz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2F83611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wheat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527B21D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ric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7CA3234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soybean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1D72F5E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0B6623E3"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single" w:sz="4" w:space="0" w:color="auto"/>
              <w:right w:val="nil"/>
            </w:tcBorders>
            <w:shd w:val="clear" w:color="auto" w:fill="auto"/>
            <w:noWrap/>
            <w:vAlign w:val="bottom"/>
            <w:hideMark/>
          </w:tcPr>
          <w:p w14:paraId="79390FC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bl>
    <w:p w14:paraId="67E65B73" w14:textId="77777777" w:rsidR="00D92170" w:rsidRPr="001C260B"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1C260B"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lastRenderedPageBreak/>
        <w:t>Publication bias and sensitivity analysis</w:t>
      </w:r>
    </w:p>
    <w:p w14:paraId="5046C16D" w14:textId="4BC9BCFC" w:rsidR="004750E0" w:rsidRPr="001C260B" w:rsidRDefault="00A14243" w:rsidP="003D5E6B">
      <w:pPr>
        <w:pStyle w:val="Heading1"/>
      </w:pPr>
      <w:r w:rsidRPr="001C260B">
        <w:t xml:space="preserve">The consideration of the variance for each study is usually required in meta-analysis for conducting using a funnel plot analysis. However, </w:t>
      </w:r>
      <w:proofErr w:type="gramStart"/>
      <w:r w:rsidRPr="001C260B">
        <w:t>the majority of</w:t>
      </w:r>
      <w:proofErr w:type="gramEnd"/>
      <w:r w:rsidRPr="001C260B">
        <w:t xml:space="preserve"> the studies did not provide the variance for such purpose. Therefore, the density plots of the different </w:t>
      </w:r>
      <w:r w:rsidR="007779F7" w:rsidRPr="001C260B">
        <w:t>SCPs</w:t>
      </w:r>
      <w:r w:rsidRPr="001C260B">
        <w:t xml:space="preserve"> were created to check the distribution of all individual effect sizes in the dataset to check potential publication bias</w:t>
      </w:r>
      <w:r w:rsidR="00FB55A5" w:rsidRPr="001C260B">
        <w:t xml:space="preserve"> </w:t>
      </w:r>
      <w:r w:rsidR="00FB55A5" w:rsidRPr="001C260B">
        <w:fldChar w:fldCharType="begin"/>
      </w:r>
      <w:r w:rsidR="00402495" w:rsidRPr="001C260B">
        <w:instrText xml:space="preserve"> ADDIN EN.CITE &lt;EndNote&gt;&lt;Cite&gt;&lt;Author&gt;Joshi&lt;/Author&gt;&lt;Year&gt;2023&lt;/Year&gt;&lt;RecNum&gt;241&lt;/RecNum&gt;&lt;DisplayText&gt;&lt;style face="superscript"&gt;63,64&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60B">
        <w:fldChar w:fldCharType="separate"/>
      </w:r>
      <w:r w:rsidR="00402495" w:rsidRPr="001C260B">
        <w:rPr>
          <w:noProof/>
          <w:vertAlign w:val="superscript"/>
        </w:rPr>
        <w:t>63,64</w:t>
      </w:r>
      <w:r w:rsidR="00FB55A5" w:rsidRPr="001C260B">
        <w:fldChar w:fldCharType="end"/>
      </w:r>
      <w:r w:rsidR="00FB55A5" w:rsidRPr="001C260B">
        <w:t xml:space="preserve">. </w:t>
      </w:r>
      <w:r w:rsidRPr="001C260B">
        <w:t xml:space="preserve">Moreover, a sensitivity analysis was carried out </w:t>
      </w:r>
      <w:r w:rsidR="00CE1961" w:rsidRPr="001C260B">
        <w:t xml:space="preserve">using the </w:t>
      </w:r>
      <w:proofErr w:type="spellStart"/>
      <w:r w:rsidR="00CE1961" w:rsidRPr="001C260B">
        <w:t>Jacknife</w:t>
      </w:r>
      <w:proofErr w:type="spellEnd"/>
      <w:r w:rsidR="00CE1961" w:rsidRPr="001C260B">
        <w:t xml:space="preserve"> approach </w:t>
      </w:r>
      <w:r w:rsidRPr="001C260B">
        <w:t>to determine the robustness of the analysis</w:t>
      </w:r>
      <w:r w:rsidR="00FB55A5" w:rsidRPr="001C260B">
        <w:fldChar w:fldCharType="begin"/>
      </w:r>
      <w:r w:rsidR="00402495" w:rsidRPr="001C260B">
        <w:instrText xml:space="preserve"> ADDIN EN.CITE &lt;EndNote&gt;&lt;Cite&gt;&lt;Author&gt;Philibert&lt;/Author&gt;&lt;Year&gt;2012&lt;/Year&gt;&lt;RecNum&gt;243&lt;/RecNum&gt;&lt;DisplayText&gt;&lt;style face="superscript"&gt;65&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60B">
        <w:fldChar w:fldCharType="separate"/>
      </w:r>
      <w:r w:rsidR="00402495" w:rsidRPr="001C260B">
        <w:rPr>
          <w:noProof/>
          <w:vertAlign w:val="superscript"/>
        </w:rPr>
        <w:t>65</w:t>
      </w:r>
      <w:r w:rsidR="00FB55A5" w:rsidRPr="001C260B">
        <w:fldChar w:fldCharType="end"/>
      </w:r>
      <w:r w:rsidR="00FB55A5" w:rsidRPr="001C260B">
        <w:t>.</w:t>
      </w:r>
      <w:r w:rsidR="00CE1961" w:rsidRPr="001C260B">
        <w:t xml:space="preserve"> Every study was given a distinct study ID during the </w:t>
      </w:r>
      <w:proofErr w:type="spellStart"/>
      <w:r w:rsidR="00CE1961" w:rsidRPr="001C260B">
        <w:t>Jacknife</w:t>
      </w:r>
      <w:proofErr w:type="spellEnd"/>
      <w:r w:rsidR="00CE1961" w:rsidRPr="001C260B">
        <w:t xml:space="preserve"> analysis process, and data from one study was removed from the database for every computation.</w:t>
      </w:r>
    </w:p>
    <w:p w14:paraId="2B27348D" w14:textId="77777777" w:rsidR="00CE1961" w:rsidRPr="001C260B" w:rsidRDefault="00CE1961" w:rsidP="003D5E6B">
      <w:pPr>
        <w:pStyle w:val="Heading1"/>
      </w:pPr>
    </w:p>
    <w:p w14:paraId="4C32BB95" w14:textId="77777777" w:rsidR="00D42EEF" w:rsidRPr="001C260B" w:rsidRDefault="00D42EEF" w:rsidP="003D5E6B">
      <w:pPr>
        <w:pStyle w:val="Heading1"/>
        <w:sectPr w:rsidR="00D42EEF" w:rsidRPr="001C260B" w:rsidSect="00BB4D5C">
          <w:pgSz w:w="11905" w:h="15874"/>
          <w:pgMar w:top="1440" w:right="1440" w:bottom="1440" w:left="1440" w:header="720" w:footer="720" w:gutter="0"/>
          <w:cols w:space="720"/>
          <w:noEndnote/>
          <w:docGrid w:linePitch="299"/>
        </w:sectPr>
      </w:pPr>
    </w:p>
    <w:p w14:paraId="10871BC0" w14:textId="77777777" w:rsidR="00C63A05" w:rsidRPr="001C260B"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lastRenderedPageBreak/>
        <w:t>Results</w:t>
      </w:r>
    </w:p>
    <w:p w14:paraId="74BD1D72" w14:textId="43AE4B2F" w:rsidR="009A7136" w:rsidRPr="001C260B"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rPr>
        <w:t xml:space="preserve">Analysis of the entire data set </w:t>
      </w:r>
      <w:r w:rsidR="00783599" w:rsidRPr="001C260B">
        <w:rPr>
          <w:rFonts w:ascii="Times New Roman" w:hAnsi="Times New Roman" w:cs="Times New Roman"/>
          <w:b/>
          <w:bCs/>
        </w:rPr>
        <w:t xml:space="preserve">across </w:t>
      </w:r>
      <w:r w:rsidR="00FF7078" w:rsidRPr="001C260B">
        <w:rPr>
          <w:rFonts w:ascii="Times New Roman" w:hAnsi="Times New Roman" w:cs="Times New Roman"/>
          <w:b/>
          <w:bCs/>
        </w:rPr>
        <w:t>regenerative agriculture practices</w:t>
      </w:r>
      <w:r w:rsidRPr="001C260B">
        <w:rPr>
          <w:rFonts w:ascii="Times New Roman" w:hAnsi="Times New Roman" w:cs="Times New Roman"/>
          <w:b/>
          <w:bCs/>
        </w:rPr>
        <w:t>, crops</w:t>
      </w:r>
      <w:r w:rsidR="00783599" w:rsidRPr="001C260B">
        <w:rPr>
          <w:rFonts w:ascii="Times New Roman" w:hAnsi="Times New Roman" w:cs="Times New Roman"/>
          <w:b/>
          <w:bCs/>
        </w:rPr>
        <w:t xml:space="preserve"> and environmental variables</w:t>
      </w:r>
    </w:p>
    <w:p w14:paraId="65DC4BCB" w14:textId="5F86E3FE" w:rsidR="00D4296B" w:rsidRPr="001C260B" w:rsidRDefault="009343B1" w:rsidP="003D5E6B">
      <w:pPr>
        <w:pStyle w:val="Heading1"/>
      </w:pPr>
      <w:r w:rsidRPr="001C260B">
        <w:t xml:space="preserve">Across the entire dataset, sustainable cropping practices (SCPs) resulted in a modest overall yield increase of 0.7% (Fig. 2). However, responses varied markedly by practice and crop. Agroforestry (AF) and cover cropping (CC) significantly enhanced yields, increasing them by 12% and 7.5%. In contrast, no-till (NT) and organic farming (OF) were associated with yield reductions of 0.7% and 2%. Among crops, significant yield gains were observed only in maize and cash crops, which increased by 1.7% and 0.7% </w:t>
      </w:r>
      <w:r w:rsidR="00365F29" w:rsidRPr="001C260B">
        <w:t xml:space="preserve">respectively. </w:t>
      </w:r>
      <w:r w:rsidR="000521D2" w:rsidRPr="001C260B">
        <w:t xml:space="preserve"> </w:t>
      </w:r>
    </w:p>
    <w:p w14:paraId="42E389A6" w14:textId="77777777" w:rsidR="009343B1" w:rsidRPr="001C260B" w:rsidRDefault="009343B1" w:rsidP="003D5E6B">
      <w:pPr>
        <w:pStyle w:val="Heading1"/>
      </w:pPr>
      <w:r w:rsidRPr="001C260B">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p>
    <w:p w14:paraId="62A7388A" w14:textId="77777777" w:rsidR="009343B1" w:rsidRPr="001C260B" w:rsidRDefault="009343B1" w:rsidP="003D5E6B">
      <w:pPr>
        <w:pStyle w:val="Heading1"/>
      </w:pPr>
      <w:r w:rsidRPr="001C260B">
        <w:t>Significant yield changes across growing degree day (GDD) ranges varied by crop. Maize showed notable increases at 2700–4000 GDD (1.9%) and 4000–6000 GDD (5.7%). Rice exhibited high yield gains below 800 GDD (11.6%) and between 4000–6000 and 6000–10000 GDD (2.8% and 2.7%). Soybean yields increased most within 2700–4000 and 4000–6000 GDD ranges (1.9% and 5.7%), while wheat showed its largest gains at 800–2700 GDD (1.8%) and 6000–10000 GDD (3.8%).</w:t>
      </w:r>
    </w:p>
    <w:p w14:paraId="5390144F" w14:textId="7A5FDFAF" w:rsidR="001416ED" w:rsidRPr="001C260B" w:rsidRDefault="001416ED" w:rsidP="003D5E6B">
      <w:pPr>
        <w:pStyle w:val="Heading1"/>
      </w:pPr>
      <w:r w:rsidRPr="001C260B">
        <w:t>Regarding soil properties, the greatest yield increases were observed in crops grown on low soil organic carbon (SOC) soils (10%), coarse-textured soils (1.76%), and both alkaline (1.38%) and acidic soils (1.24%). Significant 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1C260B">
        <w:t>ased on</w:t>
      </w:r>
      <w:r w:rsidRPr="001C260B">
        <w:t xml:space="preserve"> soil classification, the most substantial yield increases occurred in </w:t>
      </w:r>
      <w:proofErr w:type="spellStart"/>
      <w:r w:rsidRPr="001C260B">
        <w:t>Lixisols</w:t>
      </w:r>
      <w:proofErr w:type="spellEnd"/>
      <w:r w:rsidRPr="001C260B">
        <w:t xml:space="preserve"> (18.3%), </w:t>
      </w:r>
      <w:proofErr w:type="spellStart"/>
      <w:r w:rsidRPr="001C260B">
        <w:t>Arenosols</w:t>
      </w:r>
      <w:proofErr w:type="spellEnd"/>
      <w:r w:rsidRPr="001C260B">
        <w:t xml:space="preserve"> (14.6%), </w:t>
      </w:r>
      <w:proofErr w:type="spellStart"/>
      <w:r w:rsidRPr="001C260B">
        <w:t>Calcisols</w:t>
      </w:r>
      <w:proofErr w:type="spellEnd"/>
      <w:r w:rsidRPr="001C260B">
        <w:t xml:space="preserve"> (12.7%), </w:t>
      </w:r>
      <w:proofErr w:type="spellStart"/>
      <w:r w:rsidRPr="001C260B">
        <w:t>Regosols</w:t>
      </w:r>
      <w:proofErr w:type="spellEnd"/>
      <w:r w:rsidRPr="001C260B">
        <w:t xml:space="preserve"> (4.6%), </w:t>
      </w:r>
      <w:proofErr w:type="spellStart"/>
      <w:r w:rsidRPr="001C260B">
        <w:t>Acrisols</w:t>
      </w:r>
      <w:proofErr w:type="spellEnd"/>
      <w:r w:rsidRPr="001C260B">
        <w:t xml:space="preserve"> (3.7%), </w:t>
      </w:r>
      <w:proofErr w:type="spellStart"/>
      <w:r w:rsidRPr="001C260B">
        <w:t>Luvisols</w:t>
      </w:r>
      <w:proofErr w:type="spellEnd"/>
      <w:r w:rsidRPr="001C260B">
        <w:t xml:space="preserve"> (2.3%), and </w:t>
      </w:r>
      <w:proofErr w:type="spellStart"/>
      <w:r w:rsidRPr="001C260B">
        <w:t>Kastanozems</w:t>
      </w:r>
      <w:proofErr w:type="spellEnd"/>
      <w:r w:rsidRPr="001C260B">
        <w:t xml:space="preserve"> (2.9%). In contrast, significant yield reductions were recorded in </w:t>
      </w:r>
      <w:proofErr w:type="spellStart"/>
      <w:r w:rsidRPr="001C260B">
        <w:t>Alisols</w:t>
      </w:r>
      <w:proofErr w:type="spellEnd"/>
      <w:r w:rsidRPr="001C260B">
        <w:t xml:space="preserve"> (17.5%), </w:t>
      </w:r>
      <w:proofErr w:type="spellStart"/>
      <w:r w:rsidRPr="001C260B">
        <w:t>Gleysols</w:t>
      </w:r>
      <w:proofErr w:type="spellEnd"/>
      <w:r w:rsidRPr="001C260B">
        <w:t xml:space="preserve"> (11.3%), and Phaeozems (4.3%).</w:t>
      </w:r>
    </w:p>
    <w:p w14:paraId="3A5F2415" w14:textId="4A43E794" w:rsidR="00247515" w:rsidRPr="001C260B" w:rsidRDefault="00BA547F" w:rsidP="003D5E6B">
      <w:pPr>
        <w:pStyle w:val="Heading1"/>
      </w:pPr>
      <w:r w:rsidRPr="001C260B">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1C260B">
        <w:t>Yield increases were generally positive across landforms, except in high plains (</w:t>
      </w:r>
      <w:proofErr w:type="spellStart"/>
      <w:r w:rsidR="00247515" w:rsidRPr="001C260B">
        <w:t>Hi_plain</w:t>
      </w:r>
      <w:proofErr w:type="spellEnd"/>
      <w:r w:rsidR="00247515" w:rsidRPr="001C260B">
        <w:t>), valley slope (</w:t>
      </w:r>
      <w:proofErr w:type="spellStart"/>
      <w:r w:rsidR="00247515" w:rsidRPr="001C260B">
        <w:t>Val_sl</w:t>
      </w:r>
      <w:proofErr w:type="spellEnd"/>
      <w:r w:rsidR="00247515" w:rsidRPr="001C260B">
        <w:t>), moderate hills (</w:t>
      </w:r>
      <w:proofErr w:type="spellStart"/>
      <w:r w:rsidR="00247515" w:rsidRPr="001C260B">
        <w:t>Mod_hills</w:t>
      </w:r>
      <w:proofErr w:type="spellEnd"/>
      <w:r w:rsidR="00247515" w:rsidRPr="001C260B">
        <w:t>) —areas typically found at lower elevations. Conversely, the most pronounced yield gains occurred in high-elevation landforms, ranging from mountain valley slope (</w:t>
      </w:r>
      <w:proofErr w:type="spellStart"/>
      <w:r w:rsidR="00247515" w:rsidRPr="001C260B">
        <w:t>Mtn_vs</w:t>
      </w:r>
      <w:proofErr w:type="spellEnd"/>
      <w:r w:rsidR="00247515" w:rsidRPr="001C260B">
        <w:t>) to the mountain summit (</w:t>
      </w:r>
      <w:proofErr w:type="spellStart"/>
      <w:r w:rsidR="00247515" w:rsidRPr="001C260B">
        <w:t>Mtn_sumt</w:t>
      </w:r>
      <w:proofErr w:type="spellEnd"/>
      <w:r w:rsidR="00247515" w:rsidRPr="001C260B">
        <w:t xml:space="preserve">).  </w:t>
      </w:r>
    </w:p>
    <w:p w14:paraId="3EB7480F" w14:textId="77777777" w:rsidR="00247515" w:rsidRPr="001C260B" w:rsidRDefault="00247515" w:rsidP="003D5E6B">
      <w:pPr>
        <w:pStyle w:val="Heading1"/>
      </w:pPr>
    </w:p>
    <w:p w14:paraId="13D0DBC8" w14:textId="77777777" w:rsidR="00872CFC" w:rsidRPr="001C260B" w:rsidRDefault="00872CFC" w:rsidP="003D5E6B">
      <w:pPr>
        <w:pStyle w:val="Heading1"/>
      </w:pPr>
    </w:p>
    <w:p w14:paraId="601917A3" w14:textId="77777777" w:rsidR="00B37326" w:rsidRPr="001C260B" w:rsidRDefault="00B37326" w:rsidP="003D5E6B">
      <w:pPr>
        <w:pStyle w:val="Heading1"/>
      </w:pPr>
    </w:p>
    <w:p w14:paraId="2F2C5D4E" w14:textId="77777777" w:rsidR="005E4D32" w:rsidRPr="001C260B" w:rsidRDefault="005E4D32" w:rsidP="003D5E6B">
      <w:pPr>
        <w:pStyle w:val="Heading1"/>
      </w:pPr>
    </w:p>
    <w:p w14:paraId="36910B28" w14:textId="77777777" w:rsidR="005E4D32" w:rsidRPr="001C260B" w:rsidRDefault="005E4D32" w:rsidP="003D5E6B">
      <w:pPr>
        <w:pStyle w:val="Heading1"/>
      </w:pPr>
    </w:p>
    <w:p w14:paraId="338F583C" w14:textId="60DAF9E1" w:rsidR="00C854B4" w:rsidRPr="001C260B" w:rsidRDefault="00C854B4" w:rsidP="003D5E6B">
      <w:pPr>
        <w:pStyle w:val="Heading1"/>
      </w:pPr>
    </w:p>
    <w:p w14:paraId="60044D93" w14:textId="2EE51203" w:rsidR="00126547" w:rsidRPr="001C260B" w:rsidRDefault="00EC56FE" w:rsidP="009120D3">
      <w:pPr>
        <w:pStyle w:val="NoSpacing"/>
        <w:jc w:val="both"/>
        <w:rPr>
          <w:rFonts w:ascii="Times New Roman" w:hAnsi="Times New Roman" w:cs="Times New Roman"/>
        </w:rPr>
      </w:pPr>
      <w:r w:rsidRPr="001C260B">
        <w:rPr>
          <w:rFonts w:ascii="Times New Roman" w:hAnsi="Times New Roman" w:cs="Times New Roman"/>
        </w:rPr>
        <w:t>Figure</w:t>
      </w:r>
      <w:r w:rsidR="00A76FA4" w:rsidRPr="001C260B">
        <w:rPr>
          <w:rFonts w:ascii="Times New Roman" w:hAnsi="Times New Roman" w:cs="Times New Roman"/>
        </w:rPr>
        <w:t xml:space="preserve"> 2</w:t>
      </w:r>
      <w:r w:rsidRPr="001C260B">
        <w:rPr>
          <w:rFonts w:ascii="Times New Roman" w:hAnsi="Times New Roman" w:cs="Times New Roman"/>
        </w:rPr>
        <w:t xml:space="preserve">: Distribution of </w:t>
      </w:r>
      <w:r w:rsidR="00387C71" w:rsidRPr="001C260B">
        <w:rPr>
          <w:rFonts w:ascii="Times New Roman" w:hAnsi="Times New Roman" w:cs="Times New Roman"/>
        </w:rPr>
        <w:t xml:space="preserve">the percentage change of the </w:t>
      </w:r>
      <w:r w:rsidRPr="001C260B">
        <w:rPr>
          <w:rFonts w:ascii="Times New Roman" w:hAnsi="Times New Roman" w:cs="Times New Roman"/>
        </w:rPr>
        <w:t>effect size</w:t>
      </w:r>
      <w:r w:rsidR="00387C71" w:rsidRPr="001C260B">
        <w:rPr>
          <w:rFonts w:ascii="Times New Roman" w:hAnsi="Times New Roman" w:cs="Times New Roman"/>
        </w:rPr>
        <w:t xml:space="preserve"> </w:t>
      </w:r>
      <w:r w:rsidRPr="001C260B">
        <w:rPr>
          <w:rFonts w:ascii="Times New Roman" w:hAnsi="Times New Roman" w:cs="Times New Roman"/>
        </w:rPr>
        <w:t xml:space="preserve">between regenerative agriculture practices, crop groups, soil </w:t>
      </w:r>
      <w:r w:rsidR="00A76FA4" w:rsidRPr="001C260B">
        <w:rPr>
          <w:rFonts w:ascii="Times New Roman" w:hAnsi="Times New Roman" w:cs="Times New Roman"/>
        </w:rPr>
        <w:t>properties, terrain,</w:t>
      </w:r>
      <w:r w:rsidRPr="001C260B">
        <w:rPr>
          <w:rFonts w:ascii="Times New Roman" w:hAnsi="Times New Roman" w:cs="Times New Roman"/>
        </w:rPr>
        <w:t xml:space="preserve"> and climatic variables</w:t>
      </w:r>
      <w:r w:rsidR="0010305E" w:rsidRPr="001C260B">
        <w:rPr>
          <w:rFonts w:ascii="Times New Roman" w:hAnsi="Times New Roman" w:cs="Times New Roman"/>
        </w:rPr>
        <w:t xml:space="preserve"> (</w:t>
      </w:r>
      <w:r w:rsidR="007779F7" w:rsidRPr="001C260B">
        <w:rPr>
          <w:rFonts w:ascii="Times New Roman" w:hAnsi="Times New Roman" w:cs="Times New Roman"/>
        </w:rPr>
        <w:t>SCPs</w:t>
      </w:r>
      <w:r w:rsidR="0010305E" w:rsidRPr="001C260B">
        <w:rPr>
          <w:rFonts w:ascii="Times New Roman" w:hAnsi="Times New Roman" w:cs="Times New Roman"/>
        </w:rPr>
        <w:t xml:space="preserve">: </w:t>
      </w:r>
      <w:r w:rsidR="00A76FA4" w:rsidRPr="001C260B">
        <w:rPr>
          <w:rFonts w:ascii="Times New Roman" w:hAnsi="Times New Roman" w:cs="Times New Roman"/>
        </w:rPr>
        <w:t>Regenerative</w:t>
      </w:r>
      <w:r w:rsidR="0010305E" w:rsidRPr="001C260B">
        <w:rPr>
          <w:rFonts w:ascii="Times New Roman" w:hAnsi="Times New Roman" w:cs="Times New Roman"/>
        </w:rPr>
        <w:t xml:space="preserve"> agriculture practices, </w:t>
      </w:r>
      <w:proofErr w:type="spellStart"/>
      <w:r w:rsidR="00F80BDB" w:rsidRPr="001C260B">
        <w:rPr>
          <w:rFonts w:ascii="Times New Roman" w:hAnsi="Times New Roman" w:cs="Times New Roman"/>
        </w:rPr>
        <w:t>V_F_others</w:t>
      </w:r>
      <w:proofErr w:type="spellEnd"/>
      <w:r w:rsidR="00F80BDB" w:rsidRPr="001C260B">
        <w:rPr>
          <w:rFonts w:ascii="Times New Roman" w:hAnsi="Times New Roman" w:cs="Times New Roman"/>
        </w:rPr>
        <w:t xml:space="preserve">: Vegetable, fruits and others, </w:t>
      </w:r>
      <w:r w:rsidR="0010305E" w:rsidRPr="001C260B">
        <w:rPr>
          <w:rFonts w:ascii="Times New Roman" w:hAnsi="Times New Roman" w:cs="Times New Roman"/>
        </w:rPr>
        <w:t xml:space="preserve">P: </w:t>
      </w:r>
      <w:r w:rsidR="00A76FA4" w:rsidRPr="001C260B">
        <w:rPr>
          <w:rFonts w:ascii="Times New Roman" w:hAnsi="Times New Roman" w:cs="Times New Roman"/>
        </w:rPr>
        <w:t>Phosphorus</w:t>
      </w:r>
      <w:r w:rsidR="0010305E" w:rsidRPr="001C260B">
        <w:rPr>
          <w:rFonts w:ascii="Times New Roman" w:hAnsi="Times New Roman" w:cs="Times New Roman"/>
        </w:rPr>
        <w:t>, BD</w:t>
      </w:r>
      <w:r w:rsidR="00A76FA4" w:rsidRPr="001C260B">
        <w:rPr>
          <w:rFonts w:ascii="Times New Roman" w:hAnsi="Times New Roman" w:cs="Times New Roman"/>
        </w:rPr>
        <w:t xml:space="preserve">: </w:t>
      </w:r>
      <w:r w:rsidR="0010305E" w:rsidRPr="001C260B">
        <w:rPr>
          <w:rFonts w:ascii="Times New Roman" w:hAnsi="Times New Roman" w:cs="Times New Roman"/>
        </w:rPr>
        <w:t>bulk density, GDD: growing degree days</w:t>
      </w:r>
      <w:r w:rsidR="005E4D32" w:rsidRPr="001C260B">
        <w:rPr>
          <w:rFonts w:ascii="Times New Roman" w:hAnsi="Times New Roman" w:cs="Times New Roman"/>
        </w:rPr>
        <w:t xml:space="preserve">, </w:t>
      </w:r>
      <w:proofErr w:type="spellStart"/>
      <w:r w:rsidR="005E4D32" w:rsidRPr="001C260B">
        <w:rPr>
          <w:rFonts w:ascii="Times New Roman" w:hAnsi="Times New Roman" w:cs="Times New Roman"/>
        </w:rPr>
        <w:t>Mtn_sumt</w:t>
      </w:r>
      <w:proofErr w:type="spellEnd"/>
      <w:r w:rsidR="005E4D32" w:rsidRPr="001C260B">
        <w:rPr>
          <w:rFonts w:ascii="Times New Roman" w:hAnsi="Times New Roman" w:cs="Times New Roman"/>
        </w:rPr>
        <w:t xml:space="preserve">: Mountain summit, </w:t>
      </w:r>
      <w:proofErr w:type="spellStart"/>
      <w:r w:rsidR="005E4D32" w:rsidRPr="001C260B">
        <w:rPr>
          <w:rFonts w:ascii="Times New Roman" w:hAnsi="Times New Roman" w:cs="Times New Roman"/>
        </w:rPr>
        <w:t>Cliff_sl</w:t>
      </w:r>
      <w:proofErr w:type="spellEnd"/>
      <w:r w:rsidR="005E4D32" w:rsidRPr="001C260B">
        <w:rPr>
          <w:rFonts w:ascii="Times New Roman" w:hAnsi="Times New Roman" w:cs="Times New Roman"/>
        </w:rPr>
        <w:t xml:space="preserve">: Cliff slope, </w:t>
      </w:r>
      <w:proofErr w:type="spellStart"/>
      <w:r w:rsidR="005E4D32" w:rsidRPr="001C260B">
        <w:rPr>
          <w:rFonts w:ascii="Times New Roman" w:hAnsi="Times New Roman" w:cs="Times New Roman"/>
        </w:rPr>
        <w:t>Lwhi_mtn</w:t>
      </w:r>
      <w:proofErr w:type="spellEnd"/>
      <w:r w:rsidR="005E4D32" w:rsidRPr="001C260B">
        <w:rPr>
          <w:rFonts w:ascii="Times New Roman" w:hAnsi="Times New Roman" w:cs="Times New Roman"/>
        </w:rPr>
        <w:t xml:space="preserve">: Lower/hilly mountain, </w:t>
      </w:r>
      <w:proofErr w:type="spellStart"/>
      <w:r w:rsidR="005E4D32" w:rsidRPr="001C260B">
        <w:rPr>
          <w:rFonts w:ascii="Times New Roman" w:hAnsi="Times New Roman" w:cs="Times New Roman"/>
        </w:rPr>
        <w:t>Shills_dcsl</w:t>
      </w:r>
      <w:proofErr w:type="spellEnd"/>
      <w:r w:rsidR="005E4D32" w:rsidRPr="001C260B">
        <w:rPr>
          <w:rFonts w:ascii="Times New Roman" w:hAnsi="Times New Roman" w:cs="Times New Roman"/>
        </w:rPr>
        <w:t xml:space="preserve">: Steep hills / dissected cliff slope, </w:t>
      </w:r>
      <w:proofErr w:type="spellStart"/>
      <w:r w:rsidR="005E4D32" w:rsidRPr="001C260B">
        <w:rPr>
          <w:rFonts w:ascii="Times New Roman" w:hAnsi="Times New Roman" w:cs="Times New Roman"/>
        </w:rPr>
        <w:t>Lhgsl_steep</w:t>
      </w:r>
      <w:proofErr w:type="spellEnd"/>
      <w:r w:rsidR="005E4D32" w:rsidRPr="001C260B">
        <w:rPr>
          <w:rFonts w:ascii="Times New Roman" w:hAnsi="Times New Roman" w:cs="Times New Roman"/>
        </w:rPr>
        <w:t xml:space="preserve">: Large highland slope steep, </w:t>
      </w:r>
      <w:proofErr w:type="spellStart"/>
      <w:r w:rsidR="005E4D32" w:rsidRPr="001C260B">
        <w:rPr>
          <w:rFonts w:ascii="Times New Roman" w:hAnsi="Times New Roman" w:cs="Times New Roman"/>
        </w:rPr>
        <w:t>Lhgsl_mod</w:t>
      </w:r>
      <w:proofErr w:type="spellEnd"/>
      <w:r w:rsidR="005E4D32" w:rsidRPr="001C260B">
        <w:rPr>
          <w:rFonts w:ascii="Times New Roman" w:hAnsi="Times New Roman" w:cs="Times New Roman"/>
        </w:rPr>
        <w:t xml:space="preserve">: Large highland slope moderate, </w:t>
      </w:r>
      <w:proofErr w:type="spellStart"/>
      <w:r w:rsidR="005E4D32" w:rsidRPr="001C260B">
        <w:rPr>
          <w:rFonts w:ascii="Times New Roman" w:hAnsi="Times New Roman" w:cs="Times New Roman"/>
        </w:rPr>
        <w:t>Mtn_vs</w:t>
      </w:r>
      <w:proofErr w:type="spellEnd"/>
      <w:r w:rsidR="005E4D32" w:rsidRPr="001C260B">
        <w:rPr>
          <w:rFonts w:ascii="Times New Roman" w:hAnsi="Times New Roman" w:cs="Times New Roman"/>
        </w:rPr>
        <w:t xml:space="preserve">: Mountain valley slope, </w:t>
      </w:r>
      <w:proofErr w:type="spellStart"/>
      <w:r w:rsidR="005E4D32" w:rsidRPr="001C260B">
        <w:rPr>
          <w:rFonts w:ascii="Times New Roman" w:hAnsi="Times New Roman" w:cs="Times New Roman"/>
        </w:rPr>
        <w:t>Mod_hills</w:t>
      </w:r>
      <w:proofErr w:type="spellEnd"/>
      <w:r w:rsidR="005E4D32" w:rsidRPr="001C260B">
        <w:rPr>
          <w:rFonts w:ascii="Times New Roman" w:hAnsi="Times New Roman" w:cs="Times New Roman"/>
        </w:rPr>
        <w:t>:</w:t>
      </w:r>
      <w:r w:rsidR="005E4D32" w:rsidRPr="001C260B">
        <w:rPr>
          <w:rFonts w:ascii="Times New Roman" w:hAnsi="Times New Roman" w:cs="Times New Roman"/>
          <w:sz w:val="2"/>
          <w:szCs w:val="2"/>
        </w:rPr>
        <w:t xml:space="preserve"> </w:t>
      </w:r>
      <w:r w:rsidR="005E4D32" w:rsidRPr="001C260B">
        <w:rPr>
          <w:rFonts w:ascii="Times New Roman" w:hAnsi="Times New Roman" w:cs="Times New Roman"/>
        </w:rPr>
        <w:t xml:space="preserve">Moderate hills, </w:t>
      </w:r>
      <w:proofErr w:type="spellStart"/>
      <w:r w:rsidR="005E4D32" w:rsidRPr="001C260B">
        <w:rPr>
          <w:rFonts w:ascii="Times New Roman" w:hAnsi="Times New Roman" w:cs="Times New Roman"/>
        </w:rPr>
        <w:t>Tfphi_dis:Terrace</w:t>
      </w:r>
      <w:proofErr w:type="spellEnd"/>
      <w:r w:rsidR="005E4D32" w:rsidRPr="001C260B">
        <w:rPr>
          <w:rFonts w:ascii="Times New Roman" w:hAnsi="Times New Roman" w:cs="Times New Roman"/>
        </w:rPr>
        <w:t xml:space="preserve">/fan/plateau (high, dissected), </w:t>
      </w:r>
      <w:proofErr w:type="spellStart"/>
      <w:r w:rsidR="005E4D32" w:rsidRPr="001C260B">
        <w:rPr>
          <w:rFonts w:ascii="Times New Roman" w:hAnsi="Times New Roman" w:cs="Times New Roman"/>
        </w:rPr>
        <w:t>Tfphi_surf</w:t>
      </w:r>
      <w:proofErr w:type="spellEnd"/>
      <w:r w:rsidR="005E4D32" w:rsidRPr="001C260B">
        <w:rPr>
          <w:rFonts w:ascii="Times New Roman" w:hAnsi="Times New Roman" w:cs="Times New Roman"/>
        </w:rPr>
        <w:t xml:space="preserve">: Terrace/fan/plateau (high, surface), </w:t>
      </w:r>
      <w:proofErr w:type="spellStart"/>
      <w:r w:rsidR="005E4D32" w:rsidRPr="001C260B">
        <w:rPr>
          <w:rFonts w:ascii="Times New Roman" w:hAnsi="Times New Roman" w:cs="Times New Roman"/>
        </w:rPr>
        <w:t>Val_sl</w:t>
      </w:r>
      <w:proofErr w:type="spellEnd"/>
      <w:r w:rsidR="005E4D32" w:rsidRPr="001C260B">
        <w:rPr>
          <w:rFonts w:ascii="Times New Roman" w:hAnsi="Times New Roman" w:cs="Times New Roman"/>
        </w:rPr>
        <w:t xml:space="preserve">: Valley slope, </w:t>
      </w:r>
      <w:proofErr w:type="spellStart"/>
      <w:r w:rsidR="005E4D32" w:rsidRPr="001C260B">
        <w:rPr>
          <w:rFonts w:ascii="Times New Roman" w:hAnsi="Times New Roman" w:cs="Times New Roman"/>
        </w:rPr>
        <w:t>Tfplw_dis</w:t>
      </w:r>
      <w:proofErr w:type="spellEnd"/>
      <w:r w:rsidR="005E4D32" w:rsidRPr="001C260B">
        <w:rPr>
          <w:rFonts w:ascii="Times New Roman" w:hAnsi="Times New Roman" w:cs="Times New Roman"/>
        </w:rPr>
        <w:t xml:space="preserve">: Terrace/fan/plateau (low, dissected), </w:t>
      </w:r>
      <w:proofErr w:type="spellStart"/>
      <w:r w:rsidR="005E4D32" w:rsidRPr="001C260B">
        <w:rPr>
          <w:rFonts w:ascii="Times New Roman" w:hAnsi="Times New Roman" w:cs="Times New Roman"/>
        </w:rPr>
        <w:t>Tfplw_surf</w:t>
      </w:r>
      <w:proofErr w:type="spellEnd"/>
      <w:r w:rsidR="005E4D32" w:rsidRPr="001C260B">
        <w:rPr>
          <w:rFonts w:ascii="Times New Roman" w:hAnsi="Times New Roman" w:cs="Times New Roman"/>
        </w:rPr>
        <w:t xml:space="preserve">: Terrace/fan/plateau (low, surface), </w:t>
      </w:r>
      <w:proofErr w:type="spellStart"/>
      <w:r w:rsidR="005E4D32" w:rsidRPr="001C260B">
        <w:rPr>
          <w:rFonts w:ascii="Times New Roman" w:hAnsi="Times New Roman" w:cs="Times New Roman"/>
        </w:rPr>
        <w:t>Hi_plain</w:t>
      </w:r>
      <w:proofErr w:type="spellEnd"/>
      <w:r w:rsidR="005E4D32" w:rsidRPr="001C260B">
        <w:rPr>
          <w:rFonts w:ascii="Times New Roman" w:hAnsi="Times New Roman" w:cs="Times New Roman"/>
        </w:rPr>
        <w:t xml:space="preserve">: High plain (Sinks &lt; 50%), </w:t>
      </w:r>
      <w:proofErr w:type="spellStart"/>
      <w:r w:rsidR="005E4D32" w:rsidRPr="001C260B">
        <w:rPr>
          <w:rFonts w:ascii="Times New Roman" w:hAnsi="Times New Roman" w:cs="Times New Roman"/>
        </w:rPr>
        <w:t>Lw_plain</w:t>
      </w:r>
      <w:proofErr w:type="spellEnd"/>
      <w:r w:rsidR="005E4D32" w:rsidRPr="001C260B">
        <w:rPr>
          <w:rFonts w:ascii="Times New Roman" w:hAnsi="Times New Roman" w:cs="Times New Roman"/>
        </w:rPr>
        <w:t>: Low plain (Sinks &lt; 50%)</w:t>
      </w:r>
      <w:r w:rsidR="00FB1AC2" w:rsidRPr="001C260B">
        <w:rPr>
          <w:rFonts w:ascii="Times New Roman" w:hAnsi="Times New Roman" w:cs="Times New Roman"/>
        </w:rPr>
        <w:t xml:space="preserve">. </w:t>
      </w:r>
      <w:r w:rsidR="00387C71" w:rsidRPr="001C260B">
        <w:rPr>
          <w:rFonts w:ascii="Times New Roman" w:hAnsi="Times New Roman" w:cs="Times New Roman"/>
        </w:rPr>
        <w:t xml:space="preserve">Effect size (ES) represents the yield change in relation to control in experiment; positive effect size means </w:t>
      </w:r>
      <w:r w:rsidR="00502530" w:rsidRPr="001C260B">
        <w:rPr>
          <w:rFonts w:ascii="Times New Roman" w:hAnsi="Times New Roman" w:cs="Times New Roman"/>
        </w:rPr>
        <w:t xml:space="preserve">treatment in experiment resulted in higher yield compared to control, </w:t>
      </w:r>
      <w:r w:rsidR="00387C71" w:rsidRPr="001C260B">
        <w:rPr>
          <w:rFonts w:ascii="Times New Roman" w:hAnsi="Times New Roman" w:cs="Times New Roman"/>
        </w:rPr>
        <w:t>negative effect size means</w:t>
      </w:r>
      <w:r w:rsidR="00502530" w:rsidRPr="001C260B">
        <w:rPr>
          <w:rFonts w:ascii="Times New Roman" w:hAnsi="Times New Roman" w:cs="Times New Roman"/>
        </w:rPr>
        <w:t xml:space="preserve"> treatment in experiment resulted in lower yield compared to control. </w:t>
      </w:r>
      <w:r w:rsidR="00FB1AC2" w:rsidRPr="001C260B">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1C260B" w:rsidRDefault="00587CE1" w:rsidP="009120D3">
      <w:pPr>
        <w:pStyle w:val="NoSpacing"/>
        <w:jc w:val="both"/>
        <w:rPr>
          <w:rFonts w:ascii="Times New Roman" w:hAnsi="Times New Roman" w:cs="Times New Roman"/>
        </w:rPr>
      </w:pPr>
    </w:p>
    <w:p w14:paraId="29B1738E"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1D47896"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2795F22" w14:textId="45CFBB8F" w:rsidR="00556C58" w:rsidRPr="001C260B" w:rsidRDefault="00556C58" w:rsidP="00126547">
      <w:pPr>
        <w:tabs>
          <w:tab w:val="num" w:pos="720"/>
        </w:tabs>
        <w:spacing w:after="0" w:line="240" w:lineRule="auto"/>
        <w:jc w:val="both"/>
        <w:rPr>
          <w:rFonts w:ascii="Times New Roman" w:hAnsi="Times New Roman" w:cs="Times New Roman"/>
        </w:rPr>
      </w:pPr>
    </w:p>
    <w:p w14:paraId="13985CA7"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7C63EE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343007AC"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760D34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B5CBD2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EDC1755"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614FE83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017B42CC" w14:textId="140EF529" w:rsidR="00556C58" w:rsidRPr="001C260B" w:rsidRDefault="00556C58" w:rsidP="00126547">
      <w:pPr>
        <w:tabs>
          <w:tab w:val="num" w:pos="720"/>
        </w:tabs>
        <w:spacing w:after="0" w:line="240" w:lineRule="auto"/>
        <w:jc w:val="both"/>
        <w:rPr>
          <w:rFonts w:ascii="Times New Roman" w:hAnsi="Times New Roman" w:cs="Times New Roman"/>
        </w:rPr>
      </w:pPr>
    </w:p>
    <w:p w14:paraId="4DBCAD9D" w14:textId="2162AD97" w:rsidR="00556C58" w:rsidRPr="001C260B"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1C260B" w:rsidRDefault="00556C58" w:rsidP="00126547">
      <w:pPr>
        <w:tabs>
          <w:tab w:val="num" w:pos="720"/>
        </w:tabs>
        <w:spacing w:after="0" w:line="240" w:lineRule="auto"/>
        <w:jc w:val="both"/>
        <w:rPr>
          <w:rFonts w:ascii="Times New Roman" w:hAnsi="Times New Roman" w:cs="Times New Roman"/>
        </w:rPr>
        <w:sectPr w:rsidR="00556C58" w:rsidRPr="001C260B" w:rsidSect="00BB4D5C">
          <w:pgSz w:w="11905" w:h="15874"/>
          <w:pgMar w:top="1440" w:right="1440" w:bottom="1440" w:left="1440" w:header="720" w:footer="720" w:gutter="0"/>
          <w:cols w:space="720"/>
          <w:noEndnote/>
          <w:docGrid w:linePitch="299"/>
        </w:sectPr>
      </w:pPr>
    </w:p>
    <w:p w14:paraId="359439A9" w14:textId="35ADF1F7" w:rsidR="00126547" w:rsidRPr="001C260B"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Pr="001C260B" w:rsidRDefault="00931E95">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climate variables for different </w:t>
      </w:r>
      <w:r w:rsidR="00CA262A" w:rsidRPr="001C260B">
        <w:rPr>
          <w:rFonts w:ascii="Times New Roman" w:hAnsi="Times New Roman" w:cs="Times New Roman"/>
          <w:b/>
          <w:bCs/>
        </w:rPr>
        <w:t>soil conservation practices</w:t>
      </w:r>
      <w:r w:rsidRPr="001C260B">
        <w:rPr>
          <w:rFonts w:ascii="Times New Roman" w:hAnsi="Times New Roman" w:cs="Times New Roman"/>
          <w:b/>
          <w:bCs/>
        </w:rPr>
        <w:t xml:space="preserve"> </w:t>
      </w:r>
    </w:p>
    <w:p w14:paraId="772BD833" w14:textId="77777777" w:rsidR="00CA262A" w:rsidRPr="001C260B"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791BE45F" w:rsidR="0037439E" w:rsidRPr="001C260B"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trend across specific </w:t>
      </w:r>
      <w:r w:rsidR="00280860" w:rsidRPr="001C260B">
        <w:rPr>
          <w:rFonts w:ascii="Times New Roman" w:hAnsi="Times New Roman" w:cs="Times New Roman"/>
        </w:rPr>
        <w:t>SCPs</w:t>
      </w:r>
      <w:r w:rsidRPr="001C260B">
        <w:rPr>
          <w:rFonts w:ascii="Times New Roman" w:hAnsi="Times New Roman" w:cs="Times New Roman"/>
        </w:rPr>
        <w:t xml:space="preserve"> </w:t>
      </w:r>
      <w:r w:rsidR="001C260B" w:rsidRPr="001C260B">
        <w:rPr>
          <w:rFonts w:ascii="Times New Roman" w:hAnsi="Times New Roman" w:cs="Times New Roman"/>
        </w:rPr>
        <w:t xml:space="preserve">(Fig. </w:t>
      </w:r>
      <w:r w:rsidR="005D45B4">
        <w:rPr>
          <w:rFonts w:ascii="Times New Roman" w:hAnsi="Times New Roman" w:cs="Times New Roman"/>
        </w:rPr>
        <w:t xml:space="preserve">4) </w:t>
      </w:r>
      <w:r w:rsidRPr="001C260B">
        <w:rPr>
          <w:rFonts w:ascii="Times New Roman" w:hAnsi="Times New Roman" w:cs="Times New Roman"/>
        </w:rPr>
        <w:t>showed that AF recorded a higher yield increase (</w:t>
      </w:r>
      <w:r w:rsidR="001571A2" w:rsidRPr="001C260B">
        <w:rPr>
          <w:rFonts w:ascii="Times New Roman" w:hAnsi="Times New Roman" w:cs="Times New Roman"/>
        </w:rPr>
        <w:t>12</w:t>
      </w:r>
      <w:r w:rsidR="001C260B" w:rsidRPr="001C260B">
        <w:rPr>
          <w:rFonts w:ascii="Times New Roman" w:hAnsi="Times New Roman" w:cs="Times New Roman"/>
        </w:rPr>
        <w:t>%</w:t>
      </w:r>
      <w:r w:rsidRPr="001C260B">
        <w:rPr>
          <w:rFonts w:ascii="Times New Roman" w:hAnsi="Times New Roman" w:cs="Times New Roman"/>
        </w:rPr>
        <w:t>) than CC (</w:t>
      </w:r>
      <w:r w:rsidR="001571A2"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NT (</w:t>
      </w:r>
      <w:r w:rsidR="00627776" w:rsidRPr="001C260B">
        <w:rPr>
          <w:rFonts w:ascii="Times New Roman" w:hAnsi="Times New Roman" w:cs="Times New Roman"/>
        </w:rPr>
        <w:t>-</w:t>
      </w:r>
      <w:r w:rsidR="0025599E" w:rsidRPr="001C260B">
        <w:rPr>
          <w:rFonts w:ascii="Times New Roman" w:hAnsi="Times New Roman" w:cs="Times New Roman"/>
        </w:rPr>
        <w:t>0.</w:t>
      </w:r>
      <w:r w:rsidR="00627776"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xml:space="preserve">) </w:t>
      </w:r>
      <w:r w:rsidR="00C10C7A" w:rsidRPr="001C260B">
        <w:rPr>
          <w:rFonts w:ascii="Times New Roman" w:hAnsi="Times New Roman" w:cs="Times New Roman"/>
        </w:rPr>
        <w:t>and AF</w:t>
      </w:r>
      <w:r w:rsidRPr="001C260B">
        <w:rPr>
          <w:rFonts w:ascii="Times New Roman" w:hAnsi="Times New Roman" w:cs="Times New Roman"/>
        </w:rPr>
        <w:t xml:space="preserve"> (-</w:t>
      </w:r>
      <w:r w:rsidR="00134408" w:rsidRPr="001C260B">
        <w:rPr>
          <w:rFonts w:ascii="Times New Roman" w:hAnsi="Times New Roman" w:cs="Times New Roman"/>
        </w:rPr>
        <w:t>2</w:t>
      </w:r>
      <w:r w:rsidR="001C260B" w:rsidRPr="001C260B">
        <w:rPr>
          <w:rFonts w:ascii="Times New Roman" w:hAnsi="Times New Roman" w:cs="Times New Roman"/>
        </w:rPr>
        <w:t>%</w:t>
      </w:r>
      <w:r w:rsidRPr="001C260B">
        <w:rPr>
          <w:rFonts w:ascii="Times New Roman" w:hAnsi="Times New Roman" w:cs="Times New Roman"/>
        </w:rPr>
        <w:t>)</w:t>
      </w:r>
      <w:r w:rsidR="00C10C7A" w:rsidRPr="001C260B">
        <w:rPr>
          <w:rFonts w:ascii="Times New Roman" w:hAnsi="Times New Roman" w:cs="Times New Roman"/>
        </w:rPr>
        <w:t xml:space="preserve">. </w:t>
      </w:r>
      <w:proofErr w:type="spellStart"/>
      <w:r w:rsidRPr="001C260B">
        <w:rPr>
          <w:rFonts w:ascii="Times New Roman" w:hAnsi="Times New Roman" w:cs="Times New Roman"/>
        </w:rPr>
        <w:t>Cropwise</w:t>
      </w:r>
      <w:proofErr w:type="spellEnd"/>
      <w:r w:rsidRPr="001C260B">
        <w:rPr>
          <w:rFonts w:ascii="Times New Roman" w:hAnsi="Times New Roman" w:cs="Times New Roman"/>
        </w:rPr>
        <w:t xml:space="preserve">, </w:t>
      </w:r>
      <w:r w:rsidR="00C23AC7" w:rsidRPr="001C260B">
        <w:rPr>
          <w:rFonts w:ascii="Times New Roman" w:hAnsi="Times New Roman" w:cs="Times New Roman"/>
        </w:rPr>
        <w:t xml:space="preserve">while most crops have positive mean yield grain under CC the results were </w:t>
      </w:r>
      <w:r w:rsidR="005244A7" w:rsidRPr="001C260B">
        <w:rPr>
          <w:rFonts w:ascii="Times New Roman" w:hAnsi="Times New Roman" w:cs="Times New Roman"/>
        </w:rPr>
        <w:t>mixed</w:t>
      </w:r>
      <w:r w:rsidR="00C23AC7" w:rsidRPr="001C260B">
        <w:rPr>
          <w:rFonts w:ascii="Times New Roman" w:hAnsi="Times New Roman" w:cs="Times New Roman"/>
        </w:rPr>
        <w:t xml:space="preserve"> for the </w:t>
      </w:r>
      <w:r w:rsidR="001C260B" w:rsidRPr="001C260B">
        <w:rPr>
          <w:rFonts w:ascii="Times New Roman" w:hAnsi="Times New Roman" w:cs="Times New Roman"/>
        </w:rPr>
        <w:t>remaining</w:t>
      </w:r>
      <w:r w:rsidR="00C23AC7" w:rsidRPr="001C260B">
        <w:rPr>
          <w:rFonts w:ascii="Times New Roman" w:hAnsi="Times New Roman" w:cs="Times New Roman"/>
        </w:rPr>
        <w:t>. S</w:t>
      </w:r>
      <w:r w:rsidR="006E5654" w:rsidRPr="001C260B">
        <w:rPr>
          <w:rFonts w:ascii="Times New Roman" w:hAnsi="Times New Roman" w:cs="Times New Roman"/>
        </w:rPr>
        <w:t xml:space="preserve">ignificant </w:t>
      </w:r>
      <w:r w:rsidRPr="001C260B">
        <w:rPr>
          <w:rFonts w:ascii="Times New Roman" w:hAnsi="Times New Roman" w:cs="Times New Roman"/>
        </w:rPr>
        <w:t>yield increase occurred mainly with maize under AF</w:t>
      </w:r>
      <w:r w:rsidR="003878AD" w:rsidRPr="001C260B">
        <w:rPr>
          <w:rFonts w:ascii="Times New Roman" w:hAnsi="Times New Roman" w:cs="Times New Roman"/>
        </w:rPr>
        <w:t>, CC</w:t>
      </w:r>
      <w:r w:rsidR="006E5654" w:rsidRPr="001C260B">
        <w:rPr>
          <w:rFonts w:ascii="Times New Roman" w:hAnsi="Times New Roman" w:cs="Times New Roman"/>
        </w:rPr>
        <w:t xml:space="preserve"> and OF</w:t>
      </w:r>
      <w:r w:rsidR="00190DBF" w:rsidRPr="001C260B">
        <w:rPr>
          <w:rFonts w:ascii="Times New Roman" w:hAnsi="Times New Roman" w:cs="Times New Roman"/>
        </w:rPr>
        <w:t>.</w:t>
      </w:r>
      <w:r w:rsidR="001C485A" w:rsidRPr="001C260B">
        <w:rPr>
          <w:rFonts w:ascii="Times New Roman" w:hAnsi="Times New Roman" w:cs="Times New Roman"/>
        </w:rPr>
        <w:t xml:space="preserve"> </w:t>
      </w:r>
      <w:r w:rsidR="00C23AC7" w:rsidRPr="001C260B">
        <w:rPr>
          <w:rFonts w:ascii="Times New Roman" w:hAnsi="Times New Roman" w:cs="Times New Roman"/>
        </w:rPr>
        <w:t xml:space="preserve">Similar trend was observed for cash crop under CC and NT. </w:t>
      </w:r>
      <w:r w:rsidR="005F3883" w:rsidRPr="001C260B">
        <w:rPr>
          <w:rFonts w:ascii="Times New Roman" w:hAnsi="Times New Roman" w:cs="Times New Roman"/>
        </w:rPr>
        <w:t>For a</w:t>
      </w:r>
      <w:r w:rsidR="00827C7E" w:rsidRPr="001C260B">
        <w:rPr>
          <w:rFonts w:ascii="Times New Roman" w:hAnsi="Times New Roman" w:cs="Times New Roman"/>
        </w:rPr>
        <w:t xml:space="preserve">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05 – 0.20) </w:t>
      </w:r>
      <w:r w:rsidR="005F3883" w:rsidRPr="001C260B">
        <w:rPr>
          <w:rFonts w:ascii="Times New Roman" w:hAnsi="Times New Roman" w:cs="Times New Roman"/>
        </w:rPr>
        <w:t xml:space="preserve">and semi-a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20 – 0.50) </w:t>
      </w:r>
      <w:r w:rsidR="00827C7E" w:rsidRPr="001C260B">
        <w:rPr>
          <w:rFonts w:ascii="Times New Roman" w:hAnsi="Times New Roman" w:cs="Times New Roman"/>
        </w:rPr>
        <w:t xml:space="preserve">regions, </w:t>
      </w:r>
      <w:r w:rsidR="005F3883" w:rsidRPr="001C260B">
        <w:rPr>
          <w:rFonts w:ascii="Times New Roman" w:hAnsi="Times New Roman" w:cs="Times New Roman"/>
        </w:rPr>
        <w:t>s</w:t>
      </w:r>
      <w:r w:rsidR="0041748E" w:rsidRPr="001C260B">
        <w:rPr>
          <w:rFonts w:ascii="Times New Roman" w:hAnsi="Times New Roman" w:cs="Times New Roman"/>
        </w:rPr>
        <w:t>ignificant yield</w:t>
      </w:r>
      <w:r w:rsidR="003E1B37" w:rsidRPr="001C260B">
        <w:rPr>
          <w:rFonts w:ascii="Times New Roman" w:hAnsi="Times New Roman" w:cs="Times New Roman"/>
        </w:rPr>
        <w:t xml:space="preserve"> increases </w:t>
      </w:r>
      <w:r w:rsidR="001C260B" w:rsidRPr="001C260B">
        <w:rPr>
          <w:rFonts w:ascii="Times New Roman" w:hAnsi="Times New Roman" w:cs="Times New Roman"/>
        </w:rPr>
        <w:t xml:space="preserve">were observed </w:t>
      </w:r>
      <w:r w:rsidR="003E1B37" w:rsidRPr="001C260B">
        <w:rPr>
          <w:rFonts w:ascii="Times New Roman" w:hAnsi="Times New Roman" w:cs="Times New Roman"/>
        </w:rPr>
        <w:t>under AF and N</w:t>
      </w:r>
      <w:r w:rsidR="005F3883" w:rsidRPr="001C260B">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001C260B">
        <w:rPr>
          <w:rFonts w:ascii="Times New Roman" w:hAnsi="Times New Roman" w:cs="Times New Roman"/>
        </w:rPr>
        <w:t>While for more humid areas, a higher yield increase trend is observed for AF and CC</w:t>
      </w:r>
      <w:r w:rsidR="00190DBF" w:rsidRPr="001C260B">
        <w:rPr>
          <w:rFonts w:ascii="Times New Roman" w:hAnsi="Times New Roman" w:cs="Times New Roman"/>
        </w:rPr>
        <w:t xml:space="preserve"> especially with aridity index above 0.50. </w:t>
      </w:r>
      <w:r w:rsidR="005F3883" w:rsidRPr="001C260B">
        <w:rPr>
          <w:rFonts w:ascii="Times New Roman" w:hAnsi="Times New Roman" w:cs="Times New Roman"/>
        </w:rPr>
        <w:t xml:space="preserve"> </w:t>
      </w:r>
    </w:p>
    <w:p w14:paraId="149E2E78" w14:textId="77777777" w:rsidR="0037439E" w:rsidRPr="001C260B"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28682EE9" w:rsidR="00926CC9" w:rsidRPr="001C260B" w:rsidRDefault="002144F1" w:rsidP="00926CC9">
      <w:pPr>
        <w:spacing w:after="0" w:line="240" w:lineRule="auto"/>
        <w:jc w:val="both"/>
        <w:rPr>
          <w:rFonts w:ascii="Times New Roman" w:hAnsi="Times New Roman" w:cs="Times New Roman"/>
        </w:rPr>
      </w:pPr>
      <w:r w:rsidRPr="001C260B">
        <w:rPr>
          <w:rFonts w:ascii="Times New Roman" w:hAnsi="Times New Roman" w:cs="Times New Roman"/>
        </w:rPr>
        <w:t>Generally</w:t>
      </w:r>
      <w:r w:rsidR="00E85FE5" w:rsidRPr="001C260B">
        <w:rPr>
          <w:rFonts w:ascii="Times New Roman" w:hAnsi="Times New Roman" w:cs="Times New Roman"/>
        </w:rPr>
        <w:t>, high GDD (&gt; 4000</w:t>
      </w:r>
      <w:r w:rsidR="001C260B" w:rsidRPr="001C260B">
        <w:rPr>
          <w:rFonts w:ascii="Times New Roman" w:hAnsi="Times New Roman" w:cs="Times New Roman"/>
        </w:rPr>
        <w:t>°C</w:t>
      </w:r>
      <w:r w:rsidR="00E85FE5" w:rsidRPr="001C260B">
        <w:rPr>
          <w:rFonts w:ascii="Times New Roman" w:hAnsi="Times New Roman" w:cs="Times New Roman"/>
        </w:rPr>
        <w:t>) resulted in higher yield increase with maize under AF and CC</w:t>
      </w:r>
      <w:r w:rsidR="00BF6BEA" w:rsidRPr="001C260B">
        <w:rPr>
          <w:rFonts w:ascii="Times New Roman" w:hAnsi="Times New Roman" w:cs="Times New Roman"/>
        </w:rPr>
        <w:t xml:space="preserve">. Meanwhile, significant increase at </w:t>
      </w:r>
      <w:r w:rsidRPr="001C260B">
        <w:rPr>
          <w:rFonts w:ascii="Times New Roman" w:hAnsi="Times New Roman" w:cs="Times New Roman"/>
        </w:rPr>
        <w:t xml:space="preserve">lower </w:t>
      </w:r>
      <w:r w:rsidR="00E85FE5" w:rsidRPr="001C260B">
        <w:rPr>
          <w:rFonts w:ascii="Times New Roman" w:hAnsi="Times New Roman" w:cs="Times New Roman"/>
        </w:rPr>
        <w:t xml:space="preserve">GDD </w:t>
      </w:r>
      <w:r w:rsidRPr="001C260B">
        <w:rPr>
          <w:rFonts w:ascii="Times New Roman" w:hAnsi="Times New Roman" w:cs="Times New Roman"/>
        </w:rPr>
        <w:t>(</w:t>
      </w:r>
      <w:r w:rsidR="00E85FE5" w:rsidRPr="001C260B">
        <w:rPr>
          <w:rFonts w:ascii="Times New Roman" w:hAnsi="Times New Roman" w:cs="Times New Roman"/>
        </w:rPr>
        <w:t>&lt; 800</w:t>
      </w:r>
      <w:r w:rsidR="001C260B" w:rsidRPr="001C260B">
        <w:rPr>
          <w:rFonts w:ascii="Times New Roman" w:hAnsi="Times New Roman" w:cs="Times New Roman"/>
        </w:rPr>
        <w:t>°C</w:t>
      </w:r>
      <w:r w:rsidRPr="001C260B">
        <w:rPr>
          <w:rFonts w:ascii="Times New Roman" w:hAnsi="Times New Roman" w:cs="Times New Roman"/>
        </w:rPr>
        <w:t>)</w:t>
      </w:r>
      <w:r w:rsidR="00E85FE5" w:rsidRPr="001C260B">
        <w:rPr>
          <w:rFonts w:ascii="Times New Roman" w:hAnsi="Times New Roman" w:cs="Times New Roman"/>
        </w:rPr>
        <w:t xml:space="preserve"> </w:t>
      </w:r>
      <w:r w:rsidR="00BF6BEA" w:rsidRPr="001C260B">
        <w:rPr>
          <w:rFonts w:ascii="Times New Roman" w:hAnsi="Times New Roman" w:cs="Times New Roman"/>
        </w:rPr>
        <w:t>was only recorded for maize under OF and for rice under NT and OF. For both rice and soybean, there appeared to be higher yield increase above 4000</w:t>
      </w:r>
      <w:r w:rsidR="001C260B" w:rsidRPr="001C260B">
        <w:rPr>
          <w:rFonts w:ascii="Times New Roman" w:hAnsi="Times New Roman" w:cs="Times New Roman"/>
        </w:rPr>
        <w:t xml:space="preserve">°C </w:t>
      </w:r>
      <w:r w:rsidR="00BF6BEA" w:rsidRPr="001C260B">
        <w:rPr>
          <w:rFonts w:ascii="Times New Roman" w:hAnsi="Times New Roman" w:cs="Times New Roman"/>
        </w:rPr>
        <w:t xml:space="preserve">under CC. </w:t>
      </w:r>
      <w:r w:rsidR="00154443" w:rsidRPr="001C260B">
        <w:rPr>
          <w:rFonts w:ascii="Times New Roman" w:hAnsi="Times New Roman" w:cs="Times New Roman"/>
        </w:rPr>
        <w:t>For GDD between 800 and 2700</w:t>
      </w:r>
      <w:r w:rsidR="001C260B" w:rsidRPr="001C260B">
        <w:rPr>
          <w:rFonts w:ascii="Times New Roman" w:hAnsi="Times New Roman" w:cs="Times New Roman"/>
        </w:rPr>
        <w:t>°C</w:t>
      </w:r>
      <w:r w:rsidR="00154443" w:rsidRPr="001C260B">
        <w:rPr>
          <w:rFonts w:ascii="Times New Roman" w:hAnsi="Times New Roman" w:cs="Times New Roman"/>
        </w:rPr>
        <w:t>, wheat recorded a significant yield increase under CC and OF while above 6000</w:t>
      </w:r>
      <w:r w:rsidR="001C260B" w:rsidRPr="001C260B">
        <w:rPr>
          <w:rFonts w:ascii="Times New Roman" w:hAnsi="Times New Roman" w:cs="Times New Roman"/>
        </w:rPr>
        <w:t xml:space="preserve">°C </w:t>
      </w:r>
      <w:r w:rsidR="00154443" w:rsidRPr="001C260B">
        <w:rPr>
          <w:rFonts w:ascii="Times New Roman" w:hAnsi="Times New Roman" w:cs="Times New Roman"/>
        </w:rPr>
        <w:t xml:space="preserve">GDD, similar tend only occurred with CC. </w:t>
      </w:r>
      <w:r w:rsidR="00926CC9" w:rsidRPr="001C260B">
        <w:rPr>
          <w:rFonts w:ascii="Times New Roman" w:hAnsi="Times New Roman" w:cs="Times New Roman"/>
        </w:rPr>
        <w:t xml:space="preserve">Interestingly, most yield increase for maize, rice and soybean at very low GDD (&lt;800°C) occurred under organic farming. </w:t>
      </w:r>
    </w:p>
    <w:p w14:paraId="2567485E" w14:textId="5F3F9FD3" w:rsidR="00E85FE5" w:rsidRPr="001C260B"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0F6F4EAE" w:rsidR="00B11A2D" w:rsidRPr="001C260B"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Across the soil properties, </w:t>
      </w:r>
      <w:r w:rsidR="00602434" w:rsidRPr="001C260B">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1C260B">
        <w:rPr>
          <w:rFonts w:ascii="Times New Roman" w:hAnsi="Times New Roman" w:cs="Times New Roman"/>
        </w:rPr>
        <w:t xml:space="preserve"> A</w:t>
      </w:r>
      <w:r w:rsidR="00CA262A" w:rsidRPr="001C260B">
        <w:rPr>
          <w:rFonts w:ascii="Times New Roman" w:hAnsi="Times New Roman" w:cs="Times New Roman"/>
        </w:rPr>
        <w:t xml:space="preserve">ll </w:t>
      </w:r>
      <w:r w:rsidR="00980C58" w:rsidRPr="001C260B">
        <w:rPr>
          <w:rFonts w:ascii="Times New Roman" w:hAnsi="Times New Roman" w:cs="Times New Roman"/>
        </w:rPr>
        <w:t>SCPs</w:t>
      </w:r>
      <w:r w:rsidR="00CA262A" w:rsidRPr="001C260B">
        <w:rPr>
          <w:rFonts w:ascii="Times New Roman" w:hAnsi="Times New Roman" w:cs="Times New Roman"/>
        </w:rPr>
        <w:t xml:space="preserve"> present high yield increase in soils with low </w:t>
      </w:r>
      <w:r w:rsidR="00B11A2D" w:rsidRPr="001C260B">
        <w:rPr>
          <w:rFonts w:ascii="Times New Roman" w:hAnsi="Times New Roman" w:cs="Times New Roman"/>
        </w:rPr>
        <w:t>SOC (&lt; 5 g/kg) except OF</w:t>
      </w:r>
      <w:r w:rsidR="00CA262A" w:rsidRPr="001C260B">
        <w:rPr>
          <w:rFonts w:ascii="Times New Roman" w:hAnsi="Times New Roman" w:cs="Times New Roman"/>
        </w:rPr>
        <w:t>. However, for soils with higher SOC</w:t>
      </w:r>
      <w:r w:rsidR="00B11A2D" w:rsidRPr="001C260B">
        <w:rPr>
          <w:rFonts w:ascii="Times New Roman" w:hAnsi="Times New Roman" w:cs="Times New Roman"/>
        </w:rPr>
        <w:t xml:space="preserve"> (&gt; 5 g/kg)</w:t>
      </w:r>
      <w:r w:rsidR="00CA262A" w:rsidRPr="001C260B">
        <w:rPr>
          <w:rFonts w:ascii="Times New Roman" w:hAnsi="Times New Roman" w:cs="Times New Roman"/>
        </w:rPr>
        <w:t>, AF and CC still record</w:t>
      </w:r>
      <w:r w:rsidR="00B11A2D" w:rsidRPr="001C260B">
        <w:rPr>
          <w:rFonts w:ascii="Times New Roman" w:hAnsi="Times New Roman" w:cs="Times New Roman"/>
        </w:rPr>
        <w:t xml:space="preserve">ed </w:t>
      </w:r>
      <w:r w:rsidR="00CA262A" w:rsidRPr="001C260B">
        <w:rPr>
          <w:rFonts w:ascii="Times New Roman" w:hAnsi="Times New Roman" w:cs="Times New Roman"/>
        </w:rPr>
        <w:t>high yield increase</w:t>
      </w:r>
      <w:r w:rsidR="00134408" w:rsidRPr="001C260B">
        <w:rPr>
          <w:rFonts w:ascii="Times New Roman" w:hAnsi="Times New Roman" w:cs="Times New Roman"/>
        </w:rPr>
        <w:t xml:space="preserve"> but in lower magnitude compared to soil with low SOC. Coarse texture soil recorded positive increase across all </w:t>
      </w:r>
      <w:r w:rsidR="00980C58" w:rsidRPr="001C260B">
        <w:rPr>
          <w:rFonts w:ascii="Times New Roman" w:hAnsi="Times New Roman" w:cs="Times New Roman"/>
        </w:rPr>
        <w:t>SCPs</w:t>
      </w:r>
      <w:r w:rsidR="00134408" w:rsidRPr="001C260B">
        <w:rPr>
          <w:rFonts w:ascii="Times New Roman" w:hAnsi="Times New Roman" w:cs="Times New Roman"/>
        </w:rPr>
        <w:t xml:space="preserve"> except </w:t>
      </w:r>
      <w:proofErr w:type="gramStart"/>
      <w:r w:rsidR="00134408" w:rsidRPr="001C260B">
        <w:rPr>
          <w:rFonts w:ascii="Times New Roman" w:hAnsi="Times New Roman" w:cs="Times New Roman"/>
        </w:rPr>
        <w:t>OF</w:t>
      </w:r>
      <w:proofErr w:type="gramEnd"/>
      <w:r w:rsidR="00134408" w:rsidRPr="001C260B">
        <w:rPr>
          <w:rFonts w:ascii="Times New Roman" w:hAnsi="Times New Roman" w:cs="Times New Roman"/>
        </w:rPr>
        <w:t xml:space="preserve"> but the significant </w:t>
      </w:r>
      <w:r w:rsidR="00A64C11" w:rsidRPr="001C260B">
        <w:rPr>
          <w:rFonts w:ascii="Times New Roman" w:hAnsi="Times New Roman" w:cs="Times New Roman"/>
        </w:rPr>
        <w:t xml:space="preserve">yield </w:t>
      </w:r>
      <w:r w:rsidR="00134408" w:rsidRPr="001C260B">
        <w:rPr>
          <w:rFonts w:ascii="Times New Roman" w:hAnsi="Times New Roman" w:cs="Times New Roman"/>
        </w:rPr>
        <w:t xml:space="preserve">records were only found with CC (9%) and NT (3%). </w:t>
      </w:r>
      <w:r w:rsidR="00A64C11" w:rsidRPr="001C260B">
        <w:rPr>
          <w:rFonts w:ascii="Times New Roman" w:hAnsi="Times New Roman" w:cs="Times New Roman"/>
        </w:rPr>
        <w:t xml:space="preserve"> </w:t>
      </w:r>
    </w:p>
    <w:p w14:paraId="2B2EFD03" w14:textId="1B9337C1" w:rsidR="008A25B1" w:rsidRPr="001C260B" w:rsidRDefault="00CA262A" w:rsidP="003D5E6B">
      <w:pPr>
        <w:pStyle w:val="Heading1"/>
      </w:pPr>
      <w:r w:rsidRPr="001C260B">
        <w:t>Considering</w:t>
      </w:r>
      <w:r w:rsidR="005E197C" w:rsidRPr="001C260B">
        <w:t xml:space="preserve"> elevation, significant</w:t>
      </w:r>
      <w:r w:rsidRPr="001C260B">
        <w:t xml:space="preserve"> yield increase </w:t>
      </w:r>
      <w:r w:rsidR="005E197C" w:rsidRPr="001C260B">
        <w:t>was</w:t>
      </w:r>
      <w:r w:rsidRPr="001C260B">
        <w:t xml:space="preserve"> observed for high plain</w:t>
      </w:r>
      <w:r w:rsidR="005E197C" w:rsidRPr="001C260B">
        <w:t xml:space="preserve"> areas</w:t>
      </w:r>
      <w:r w:rsidRPr="001C260B">
        <w:t xml:space="preserve"> above 250 m for both AF and CC. </w:t>
      </w:r>
      <w:r w:rsidR="001778C5" w:rsidRPr="001C260B">
        <w:t xml:space="preserve">This is further confirmed for these two </w:t>
      </w:r>
      <w:r w:rsidR="00980C58" w:rsidRPr="001C260B">
        <w:t>SCPs</w:t>
      </w:r>
      <w:r w:rsidR="001778C5" w:rsidRPr="001C260B">
        <w:t xml:space="preserve"> by the distribution of the effect size across the different landform with generally positive yield increase from the mountain summit to the moderate hill. </w:t>
      </w:r>
      <w:r w:rsidR="000C1DDC" w:rsidRPr="001C260B">
        <w:t>OF also recorded similar trend in areas characterized by large highland slope moderate (</w:t>
      </w:r>
      <w:proofErr w:type="spellStart"/>
      <w:r w:rsidR="000C1DDC" w:rsidRPr="001C260B">
        <w:t>Lhgsl_mod</w:t>
      </w:r>
      <w:proofErr w:type="spellEnd"/>
      <w:r w:rsidR="000C1DDC" w:rsidRPr="001C260B">
        <w:t xml:space="preserve">). In addition, CC and NT recorded </w:t>
      </w:r>
      <w:r w:rsidR="00304443" w:rsidRPr="001C260B">
        <w:t xml:space="preserve">a </w:t>
      </w:r>
      <w:r w:rsidR="000C1DDC" w:rsidRPr="001C260B">
        <w:t>significant yield increase f</w:t>
      </w:r>
      <w:r w:rsidR="001778C5" w:rsidRPr="001C260B">
        <w:t>or landforms occurring mostly at lower elevations</w:t>
      </w:r>
      <w:r w:rsidR="00304443" w:rsidRPr="001C260B">
        <w:t xml:space="preserve"> especially for a</w:t>
      </w:r>
      <w:r w:rsidR="000C1DDC" w:rsidRPr="001C260B">
        <w:t xml:space="preserve">reas </w:t>
      </w:r>
      <w:r w:rsidR="0080147A" w:rsidRPr="001C260B">
        <w:t xml:space="preserve">on </w:t>
      </w:r>
      <w:r w:rsidR="00446756" w:rsidRPr="001C260B">
        <w:t xml:space="preserve">dissected </w:t>
      </w:r>
      <w:r w:rsidR="00FD3FAB" w:rsidRPr="001C260B">
        <w:t>terrace/fan/plateau (</w:t>
      </w:r>
      <w:proofErr w:type="spellStart"/>
      <w:r w:rsidR="00FD3FAB" w:rsidRPr="001C260B">
        <w:t>Tfphi_dis</w:t>
      </w:r>
      <w:proofErr w:type="spellEnd"/>
      <w:r w:rsidR="00FD3FAB" w:rsidRPr="001C260B">
        <w:t>) and valley slope (</w:t>
      </w:r>
      <w:proofErr w:type="spellStart"/>
      <w:r w:rsidR="00FD3FAB" w:rsidRPr="001C260B">
        <w:t>Val_sl</w:t>
      </w:r>
      <w:proofErr w:type="spellEnd"/>
      <w:r w:rsidR="00FD3FAB" w:rsidRPr="001C260B">
        <w:t xml:space="preserve">) </w:t>
      </w:r>
      <w:r w:rsidR="00304443" w:rsidRPr="001C260B">
        <w:t>for NT on the one hand and for d</w:t>
      </w:r>
      <w:r w:rsidR="00446756" w:rsidRPr="001C260B">
        <w:t>issected terrace/fan/plateau (</w:t>
      </w:r>
      <w:proofErr w:type="spellStart"/>
      <w:r w:rsidR="00446756" w:rsidRPr="001C260B">
        <w:t>Tfphi_dis</w:t>
      </w:r>
      <w:proofErr w:type="spellEnd"/>
      <w:r w:rsidR="00446756" w:rsidRPr="001C260B">
        <w:t xml:space="preserve">), low surface </w:t>
      </w:r>
      <w:r w:rsidR="00827405" w:rsidRPr="001C260B">
        <w:t>Terrace/fan/plateau (</w:t>
      </w:r>
      <w:proofErr w:type="spellStart"/>
      <w:r w:rsidR="00827405" w:rsidRPr="001C260B">
        <w:t>Tfplw_surf</w:t>
      </w:r>
      <w:proofErr w:type="spellEnd"/>
      <w:r w:rsidR="00827405" w:rsidRPr="001C260B">
        <w:t>)</w:t>
      </w:r>
      <w:r w:rsidR="00446756" w:rsidRPr="001C260B">
        <w:t xml:space="preserve"> and h</w:t>
      </w:r>
      <w:r w:rsidR="00827405" w:rsidRPr="001C260B">
        <w:t>igh plain (</w:t>
      </w:r>
      <w:proofErr w:type="spellStart"/>
      <w:r w:rsidR="00827405" w:rsidRPr="001C260B">
        <w:t>Hi_plain</w:t>
      </w:r>
      <w:proofErr w:type="spellEnd"/>
      <w:r w:rsidR="00827405" w:rsidRPr="001C260B">
        <w:t>)</w:t>
      </w:r>
      <w:r w:rsidR="00304443" w:rsidRPr="001C260B">
        <w:t xml:space="preserve"> areas for CC</w:t>
      </w:r>
      <w:r w:rsidR="00906A38">
        <w:t xml:space="preserve"> on the other hand</w:t>
      </w:r>
      <w:r w:rsidR="00304443" w:rsidRPr="001C260B">
        <w:t xml:space="preserve">. </w:t>
      </w:r>
      <w:r w:rsidRPr="001C260B">
        <w:t xml:space="preserve">For slope, it appeared that most significant yield increase are recorded for AF on level to gently sloping areas </w:t>
      </w:r>
      <w:r w:rsidR="005E197C" w:rsidRPr="001C260B">
        <w:t xml:space="preserve">(slope: &lt; 15%) </w:t>
      </w:r>
      <w:r w:rsidRPr="001C260B">
        <w:t xml:space="preserve">while on gentle </w:t>
      </w:r>
      <w:r w:rsidR="005E197C" w:rsidRPr="001C260B">
        <w:t>(1-5</w:t>
      </w:r>
      <w:r w:rsidR="001C260B" w:rsidRPr="001C260B">
        <w:t>%</w:t>
      </w:r>
      <w:r w:rsidR="005E197C" w:rsidRPr="001C260B">
        <w:t xml:space="preserve">) </w:t>
      </w:r>
      <w:r w:rsidRPr="001C260B">
        <w:t>or strong slopes for CC</w:t>
      </w:r>
      <w:r w:rsidR="005E197C" w:rsidRPr="001C260B">
        <w:t xml:space="preserve"> (&lt; 15%)</w:t>
      </w:r>
      <w:r w:rsidRPr="001C260B">
        <w:t>.</w:t>
      </w:r>
      <w:r w:rsidR="007B5C6C" w:rsidRPr="001C260B">
        <w:t xml:space="preserve"> </w:t>
      </w:r>
    </w:p>
    <w:p w14:paraId="4A199077" w14:textId="19C06FD1" w:rsidR="00CA262A" w:rsidRPr="001C260B" w:rsidRDefault="007B5C6C" w:rsidP="00CA262A">
      <w:pPr>
        <w:widowControl w:val="0"/>
        <w:autoSpaceDE w:val="0"/>
        <w:autoSpaceDN w:val="0"/>
        <w:adjustRightInd w:val="0"/>
        <w:ind w:right="-43"/>
        <w:jc w:val="both"/>
        <w:rPr>
          <w:rFonts w:ascii="Times New Roman" w:hAnsi="Times New Roman" w:cs="Times New Roman"/>
        </w:rPr>
      </w:pPr>
      <w:r w:rsidRPr="001C260B">
        <w:rPr>
          <w:rFonts w:ascii="Times New Roman" w:hAnsi="Times New Roman" w:cs="Times New Roman"/>
        </w:rPr>
        <w:t>The performance of the SCP</w:t>
      </w:r>
      <w:r w:rsidR="00D920C0" w:rsidRPr="001C260B">
        <w:rPr>
          <w:rFonts w:ascii="Times New Roman" w:hAnsi="Times New Roman" w:cs="Times New Roman"/>
        </w:rPr>
        <w:t>s</w:t>
      </w:r>
      <w:r w:rsidRPr="001C260B">
        <w:rPr>
          <w:rFonts w:ascii="Times New Roman" w:hAnsi="Times New Roman" w:cs="Times New Roman"/>
        </w:rPr>
        <w:t xml:space="preserve"> varies</w:t>
      </w:r>
      <w:r w:rsidR="008A25B1" w:rsidRPr="001C260B">
        <w:rPr>
          <w:rFonts w:ascii="Times New Roman" w:hAnsi="Times New Roman" w:cs="Times New Roman"/>
        </w:rPr>
        <w:t xml:space="preserve"> </w:t>
      </w:r>
      <w:r w:rsidRPr="001C260B">
        <w:rPr>
          <w:rFonts w:ascii="Times New Roman" w:hAnsi="Times New Roman" w:cs="Times New Roman"/>
        </w:rPr>
        <w:t>across different soil types</w:t>
      </w:r>
      <w:r w:rsidR="008A25B1" w:rsidRPr="001C260B">
        <w:rPr>
          <w:rFonts w:ascii="Times New Roman" w:hAnsi="Times New Roman" w:cs="Times New Roman"/>
        </w:rPr>
        <w:t xml:space="preserve">. For AF, significant yield increase and decrease occurred with </w:t>
      </w:r>
      <w:proofErr w:type="spellStart"/>
      <w:r w:rsidR="008A25B1" w:rsidRPr="001C260B">
        <w:rPr>
          <w:rFonts w:ascii="Times New Roman" w:hAnsi="Times New Roman" w:cs="Times New Roman"/>
        </w:rPr>
        <w:t>Acrisols</w:t>
      </w:r>
      <w:proofErr w:type="spellEnd"/>
      <w:r w:rsidR="008A25B1" w:rsidRPr="001C260B">
        <w:rPr>
          <w:rFonts w:ascii="Times New Roman" w:hAnsi="Times New Roman" w:cs="Times New Roman"/>
        </w:rPr>
        <w:t xml:space="preserve"> and </w:t>
      </w:r>
      <w:proofErr w:type="spellStart"/>
      <w:r w:rsidR="008A25B1" w:rsidRPr="001C260B">
        <w:rPr>
          <w:rFonts w:ascii="Times New Roman" w:hAnsi="Times New Roman" w:cs="Times New Roman"/>
        </w:rPr>
        <w:t>kastanozems</w:t>
      </w:r>
      <w:proofErr w:type="spellEnd"/>
      <w:r w:rsidR="008A25B1" w:rsidRPr="001C260B">
        <w:rPr>
          <w:rFonts w:ascii="Times New Roman" w:hAnsi="Times New Roman" w:cs="Times New Roman"/>
        </w:rPr>
        <w:t xml:space="preserve"> respectively.  </w:t>
      </w:r>
      <w:r w:rsidR="0087287D" w:rsidRPr="001C260B">
        <w:rPr>
          <w:rFonts w:ascii="Times New Roman" w:hAnsi="Times New Roman" w:cs="Times New Roman"/>
        </w:rPr>
        <w:t xml:space="preserve">The most significant yield increase records were with </w:t>
      </w:r>
      <w:proofErr w:type="spellStart"/>
      <w:r w:rsidR="0087287D" w:rsidRPr="001C260B">
        <w:rPr>
          <w:rFonts w:ascii="Times New Roman" w:hAnsi="Times New Roman" w:cs="Times New Roman"/>
        </w:rPr>
        <w:t>Camb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and </w:t>
      </w:r>
      <w:proofErr w:type="spellStart"/>
      <w:r w:rsidR="0087287D" w:rsidRPr="001C260B">
        <w:rPr>
          <w:rFonts w:ascii="Times New Roman" w:hAnsi="Times New Roman" w:cs="Times New Roman"/>
        </w:rPr>
        <w:t>Vertisols</w:t>
      </w:r>
      <w:proofErr w:type="spellEnd"/>
      <w:r w:rsidR="0087287D" w:rsidRPr="001C260B">
        <w:rPr>
          <w:rFonts w:ascii="Times New Roman" w:hAnsi="Times New Roman" w:cs="Times New Roman"/>
        </w:rPr>
        <w:t xml:space="preserve"> under CC and with </w:t>
      </w:r>
      <w:proofErr w:type="spellStart"/>
      <w:r w:rsidR="0087287D" w:rsidRPr="001C260B">
        <w:rPr>
          <w:rFonts w:ascii="Times New Roman" w:hAnsi="Times New Roman" w:cs="Times New Roman"/>
        </w:rPr>
        <w:t>Al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Fluvisols</w:t>
      </w:r>
      <w:proofErr w:type="spellEnd"/>
      <w:r w:rsidR="0087287D" w:rsidRPr="001C260B">
        <w:rPr>
          <w:rFonts w:ascii="Times New Roman" w:hAnsi="Times New Roman" w:cs="Times New Roman"/>
        </w:rPr>
        <w:t xml:space="preserve">, Phaeozems under NT. With </w:t>
      </w:r>
      <w:proofErr w:type="spellStart"/>
      <w:r w:rsidR="0087287D" w:rsidRPr="001C260B">
        <w:rPr>
          <w:rFonts w:ascii="Times New Roman" w:hAnsi="Times New Roman" w:cs="Times New Roman"/>
        </w:rPr>
        <w:t>Calc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Gypsisols</w:t>
      </w:r>
      <w:proofErr w:type="spellEnd"/>
      <w:r w:rsidR="0087287D" w:rsidRPr="001C260B">
        <w:rPr>
          <w:rFonts w:ascii="Times New Roman" w:hAnsi="Times New Roman" w:cs="Times New Roman"/>
        </w:rPr>
        <w:t xml:space="preserve">, Histosols,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NT recorded a significant yield decrease. OF recorded a high yield increase with </w:t>
      </w:r>
      <w:proofErr w:type="spellStart"/>
      <w:r w:rsidR="0087287D" w:rsidRPr="001C260B">
        <w:rPr>
          <w:rFonts w:ascii="Times New Roman" w:hAnsi="Times New Roman" w:cs="Times New Roman"/>
        </w:rPr>
        <w:t>Ferranosols</w:t>
      </w:r>
      <w:proofErr w:type="spellEnd"/>
      <w:r w:rsidR="0087287D" w:rsidRPr="001C260B">
        <w:rPr>
          <w:rFonts w:ascii="Times New Roman" w:hAnsi="Times New Roman" w:cs="Times New Roman"/>
        </w:rPr>
        <w:t xml:space="preserve"> and Phaeozems, although not significant with the latter. </w:t>
      </w:r>
    </w:p>
    <w:p w14:paraId="7BD2AB8D" w14:textId="4BB124B3" w:rsidR="00B35C58" w:rsidRPr="001C260B" w:rsidRDefault="00B35C58" w:rsidP="000501FA">
      <w:pPr>
        <w:pStyle w:val="NormalWeb"/>
      </w:pPr>
      <w:r w:rsidRPr="001C260B">
        <w:t>Figure</w:t>
      </w:r>
      <w:r w:rsidR="00A76FA4" w:rsidRPr="001C260B">
        <w:t xml:space="preserve"> 3</w:t>
      </w:r>
      <w:r w:rsidRPr="001C260B">
        <w:t>: Distribution of effect size</w:t>
      </w:r>
      <w:r w:rsidR="00A76FA4" w:rsidRPr="001C260B">
        <w:t xml:space="preserve"> across</w:t>
      </w:r>
      <w:r w:rsidRPr="001C260B">
        <w:t xml:space="preserve"> crop groups</w:t>
      </w:r>
      <w:r w:rsidR="00A76FA4" w:rsidRPr="001C260B">
        <w:t xml:space="preserve"> </w:t>
      </w:r>
      <w:r w:rsidRPr="001C260B">
        <w:t xml:space="preserve">and climatic variables </w:t>
      </w:r>
      <w:r w:rsidR="00A76FA4" w:rsidRPr="001C260B">
        <w:t xml:space="preserve">for different regenerative agriculture practices. </w:t>
      </w:r>
      <w:r w:rsidR="00D42EEF" w:rsidRPr="001C260B">
        <w:t xml:space="preserve">The symbols used in the figure include dots with error bars, representing the overall mean effect size values ±95% confidence intervals. Categories whose 95% confidence intervals do not include 0 (represented by the vertical red lines) have </w:t>
      </w:r>
      <w:r w:rsidR="00D42EEF" w:rsidRPr="001C260B">
        <w:lastRenderedPageBreak/>
        <w:t>significant differences between regenerative agriculture practices and controls.</w:t>
      </w:r>
      <w:r w:rsidR="00F80BDB" w:rsidRPr="001C260B">
        <w:t xml:space="preserve"> </w:t>
      </w:r>
      <w:proofErr w:type="spellStart"/>
      <w:r w:rsidR="00F80BDB" w:rsidRPr="001C260B">
        <w:t>V_F_others</w:t>
      </w:r>
      <w:proofErr w:type="spellEnd"/>
      <w:r w:rsidR="00F80BDB" w:rsidRPr="001C260B">
        <w:t xml:space="preserve">: Vegetable, fruits and others, GDD: growing degree days. </w:t>
      </w:r>
    </w:p>
    <w:p w14:paraId="29C6B563" w14:textId="65D9B972" w:rsidR="00302FF3" w:rsidRPr="001C260B" w:rsidRDefault="00302FF3" w:rsidP="00302FF3">
      <w:pPr>
        <w:pStyle w:val="NormalWeb"/>
      </w:pPr>
    </w:p>
    <w:p w14:paraId="40DD6CAC" w14:textId="327E35DC" w:rsidR="00D42EEF" w:rsidRPr="001C260B" w:rsidRDefault="00BE67F7" w:rsidP="00906A38">
      <w:pPr>
        <w:pStyle w:val="NormalWeb"/>
        <w:jc w:val="both"/>
      </w:pPr>
      <w:r w:rsidRPr="001C260B">
        <w:t>Figure</w:t>
      </w:r>
      <w:r w:rsidR="00A76FA4" w:rsidRPr="001C260B">
        <w:t xml:space="preserve"> 4</w:t>
      </w:r>
      <w:r w:rsidRPr="001C260B">
        <w:t>:</w:t>
      </w:r>
      <w:r w:rsidR="00386FE3" w:rsidRPr="001C260B">
        <w:t xml:space="preserve"> </w:t>
      </w:r>
      <w:r w:rsidR="00A76FA4" w:rsidRPr="001C260B">
        <w:t xml:space="preserve">Distribution of effect size across </w:t>
      </w:r>
      <w:r w:rsidR="00386FE3" w:rsidRPr="001C260B">
        <w:t>soil properties</w:t>
      </w:r>
      <w:r w:rsidR="00A76FA4" w:rsidRPr="001C260B">
        <w:t xml:space="preserve"> and </w:t>
      </w:r>
      <w:r w:rsidR="00386FE3" w:rsidRPr="001C260B">
        <w:t xml:space="preserve">terrain </w:t>
      </w:r>
      <w:r w:rsidR="00A76FA4" w:rsidRPr="001C260B">
        <w:t>for different between regenerative agriculture practices. P: Phosphorus, BD: bulk density, DEM: digital elevation model</w:t>
      </w:r>
      <w:r w:rsidR="00D42EEF" w:rsidRPr="001C260B">
        <w:rPr>
          <w:b/>
          <w:bCs/>
        </w:rPr>
        <w:t xml:space="preserve">. </w:t>
      </w:r>
      <w:r w:rsidR="00906A38" w:rsidRPr="001C260B">
        <w:t xml:space="preserve">, </w:t>
      </w:r>
      <w:proofErr w:type="spellStart"/>
      <w:r w:rsidR="00906A38" w:rsidRPr="001C260B">
        <w:t>Mtn_sumt</w:t>
      </w:r>
      <w:proofErr w:type="spellEnd"/>
      <w:r w:rsidR="00906A38" w:rsidRPr="001C260B">
        <w:t xml:space="preserve">: Mountain summit, </w:t>
      </w:r>
      <w:proofErr w:type="spellStart"/>
      <w:r w:rsidR="00906A38" w:rsidRPr="001C260B">
        <w:t>Cliff_sl</w:t>
      </w:r>
      <w:proofErr w:type="spellEnd"/>
      <w:r w:rsidR="00906A38" w:rsidRPr="001C260B">
        <w:t xml:space="preserve">: Cliff slope, </w:t>
      </w:r>
      <w:proofErr w:type="spellStart"/>
      <w:r w:rsidR="00906A38" w:rsidRPr="001C260B">
        <w:t>Lwhi_mtn</w:t>
      </w:r>
      <w:proofErr w:type="spellEnd"/>
      <w:r w:rsidR="00906A38" w:rsidRPr="001C260B">
        <w:t xml:space="preserve">: Lower/hilly mountain, </w:t>
      </w:r>
      <w:proofErr w:type="spellStart"/>
      <w:r w:rsidR="00906A38" w:rsidRPr="001C260B">
        <w:t>Shills_dcsl</w:t>
      </w:r>
      <w:proofErr w:type="spellEnd"/>
      <w:r w:rsidR="00906A38" w:rsidRPr="001C260B">
        <w:t xml:space="preserve">: Steep hills / dissected cliff slope, </w:t>
      </w:r>
      <w:proofErr w:type="spellStart"/>
      <w:r w:rsidR="00906A38" w:rsidRPr="001C260B">
        <w:t>Lhgsl_steep</w:t>
      </w:r>
      <w:proofErr w:type="spellEnd"/>
      <w:r w:rsidR="00906A38" w:rsidRPr="001C260B">
        <w:t xml:space="preserve">: Large highland slope steep, </w:t>
      </w:r>
      <w:proofErr w:type="spellStart"/>
      <w:r w:rsidR="00906A38" w:rsidRPr="001C260B">
        <w:t>Lhgsl_mod</w:t>
      </w:r>
      <w:proofErr w:type="spellEnd"/>
      <w:r w:rsidR="00906A38" w:rsidRPr="001C260B">
        <w:t xml:space="preserve">: Large highland slope moderate, </w:t>
      </w:r>
      <w:proofErr w:type="spellStart"/>
      <w:r w:rsidR="00906A38" w:rsidRPr="001C260B">
        <w:t>Mtn_vs</w:t>
      </w:r>
      <w:proofErr w:type="spellEnd"/>
      <w:r w:rsidR="00906A38" w:rsidRPr="001C260B">
        <w:t xml:space="preserve">: Mountain valley slope, </w:t>
      </w:r>
      <w:proofErr w:type="spellStart"/>
      <w:r w:rsidR="00906A38" w:rsidRPr="001C260B">
        <w:t>Mod_hills</w:t>
      </w:r>
      <w:proofErr w:type="spellEnd"/>
      <w:r w:rsidR="00906A38" w:rsidRPr="001C260B">
        <w:t>:</w:t>
      </w:r>
      <w:r w:rsidR="00906A38" w:rsidRPr="001C260B">
        <w:rPr>
          <w:sz w:val="2"/>
          <w:szCs w:val="2"/>
        </w:rPr>
        <w:t xml:space="preserve"> </w:t>
      </w:r>
      <w:r w:rsidR="00906A38" w:rsidRPr="001C260B">
        <w:t xml:space="preserve">Moderate hills, </w:t>
      </w:r>
      <w:proofErr w:type="spellStart"/>
      <w:r w:rsidR="00906A38" w:rsidRPr="001C260B">
        <w:t>Tfphi_dis:Terrace</w:t>
      </w:r>
      <w:proofErr w:type="spellEnd"/>
      <w:r w:rsidR="00906A38" w:rsidRPr="001C260B">
        <w:t xml:space="preserve">/fan/plateau (high, dissected), </w:t>
      </w:r>
      <w:proofErr w:type="spellStart"/>
      <w:r w:rsidR="00906A38" w:rsidRPr="001C260B">
        <w:t>Tfphi_surf</w:t>
      </w:r>
      <w:proofErr w:type="spellEnd"/>
      <w:r w:rsidR="00906A38" w:rsidRPr="001C260B">
        <w:t xml:space="preserve">: Terrace/fan/plateau (high, surface), </w:t>
      </w:r>
      <w:proofErr w:type="spellStart"/>
      <w:r w:rsidR="00906A38" w:rsidRPr="001C260B">
        <w:t>Val_sl</w:t>
      </w:r>
      <w:proofErr w:type="spellEnd"/>
      <w:r w:rsidR="00906A38" w:rsidRPr="001C260B">
        <w:t xml:space="preserve">: Valley slope, </w:t>
      </w:r>
      <w:proofErr w:type="spellStart"/>
      <w:r w:rsidR="00906A38" w:rsidRPr="001C260B">
        <w:t>Tfplw_dis</w:t>
      </w:r>
      <w:proofErr w:type="spellEnd"/>
      <w:r w:rsidR="00906A38" w:rsidRPr="001C260B">
        <w:t xml:space="preserve">: Terrace/fan/plateau (low, dissected), </w:t>
      </w:r>
      <w:proofErr w:type="spellStart"/>
      <w:r w:rsidR="00906A38" w:rsidRPr="001C260B">
        <w:t>Tfplw_surf</w:t>
      </w:r>
      <w:proofErr w:type="spellEnd"/>
      <w:r w:rsidR="00906A38" w:rsidRPr="001C260B">
        <w:t xml:space="preserve">: Terrace/fan/plateau (low, surface), </w:t>
      </w:r>
      <w:proofErr w:type="spellStart"/>
      <w:r w:rsidR="00906A38" w:rsidRPr="001C260B">
        <w:t>Hi_plain</w:t>
      </w:r>
      <w:proofErr w:type="spellEnd"/>
      <w:r w:rsidR="00906A38" w:rsidRPr="001C260B">
        <w:t xml:space="preserve">: High plain (Sinks &lt; 50%), </w:t>
      </w:r>
      <w:proofErr w:type="spellStart"/>
      <w:r w:rsidR="00906A38" w:rsidRPr="001C260B">
        <w:t>Lw_plain</w:t>
      </w:r>
      <w:proofErr w:type="spellEnd"/>
      <w:r w:rsidR="00906A38" w:rsidRPr="001C260B">
        <w:t>: Low plain (Sinks &lt; 50%).</w:t>
      </w:r>
      <w:r w:rsidR="00906A38" w:rsidRPr="00906A38">
        <w:t xml:space="preserve"> </w:t>
      </w:r>
      <w:r w:rsidR="00906A38" w:rsidRPr="001C260B">
        <w:t xml:space="preserve">Effect size (ES) represents the yield change in relation to control in experiment; positive effect size means treatment in experiment resulted in higher yield compared to control, negative effect size means treatment in experiment resulted in lower yield compared to control. </w:t>
      </w:r>
      <w:r w:rsidR="00D42EEF" w:rsidRPr="001C260B">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Pr="001C260B" w:rsidRDefault="00E8181B">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different no-tillage management practices </w:t>
      </w:r>
    </w:p>
    <w:p w14:paraId="54D7ABE1"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CF9FA36"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effect of no-till (NT) on yield varied across climatic regions and management practices (Fig. 5).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1C260B"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1C260B">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1C260B">
        <w:rPr>
          <w:rFonts w:ascii="Times New Roman" w:hAnsi="Times New Roman" w:cs="Times New Roman"/>
        </w:rPr>
        <w:t xml:space="preserve"> </w:t>
      </w:r>
    </w:p>
    <w:p w14:paraId="339C4895" w14:textId="77777777" w:rsidR="006B378D" w:rsidRPr="001C260B"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6CAC431F"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5B452D82" w14:textId="642229FF" w:rsidR="00A009C9" w:rsidRPr="001C260B"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Pr="001C260B" w:rsidRDefault="00326722" w:rsidP="003D5E6B">
      <w:pPr>
        <w:pStyle w:val="Heading1"/>
      </w:pPr>
    </w:p>
    <w:p w14:paraId="2BE9B517" w14:textId="2797EE01" w:rsidR="00CD70E3" w:rsidRPr="001C260B" w:rsidRDefault="00876925" w:rsidP="003D5E6B">
      <w:pPr>
        <w:pStyle w:val="Heading1"/>
      </w:pPr>
      <w:r w:rsidRPr="001C260B">
        <w:t>Figure 5: Distribution of effect size across different no-tillage management practices</w:t>
      </w:r>
      <w:r w:rsidR="00944098" w:rsidRPr="001C260B">
        <w:t>. N: nitrogen.</w:t>
      </w:r>
      <w:r w:rsidR="00445B4E" w:rsidRPr="001C260B">
        <w:t xml:space="preserve"> In</w:t>
      </w:r>
      <w:r w:rsidR="007661FE" w:rsidRPr="001C260B">
        <w:t xml:space="preserve"> </w:t>
      </w:r>
      <w:r w:rsidR="00445B4E" w:rsidRPr="001C260B">
        <w:t xml:space="preserve">bracket are the number of observations per management. </w:t>
      </w:r>
    </w:p>
    <w:p w14:paraId="6252C45D" w14:textId="1DFA79CF" w:rsidR="00326722" w:rsidRPr="001C260B" w:rsidRDefault="00A76FA4">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Publication bias and sensitivity analysis</w:t>
      </w:r>
      <w:r w:rsidR="00CA5441" w:rsidRPr="001C260B">
        <w:rPr>
          <w:rFonts w:ascii="Times New Roman" w:hAnsi="Times New Roman" w:cs="Times New Roman"/>
          <w:b/>
          <w:bCs/>
        </w:rPr>
        <w:t xml:space="preserve"> </w:t>
      </w:r>
    </w:p>
    <w:p w14:paraId="400CC3B1" w14:textId="77777777" w:rsidR="00DC540B" w:rsidRPr="001C26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3230CA4" w14:textId="779E3CB9" w:rsidR="00C80293" w:rsidRPr="001C260B"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r w:rsidRPr="001C260B">
        <w:rPr>
          <w:rFonts w:ascii="Times New Roman" w:hAnsi="Times New Roman" w:cs="Times New Roman"/>
        </w:rPr>
        <w:t>The density distribution plot and the histogram showed that the observations related to the different SCPS were close to the normal distribution (Fig. 6</w:t>
      </w:r>
      <w:proofErr w:type="gramStart"/>
      <w:r w:rsidRPr="001C260B">
        <w:rPr>
          <w:rFonts w:ascii="Times New Roman" w:hAnsi="Times New Roman" w:cs="Times New Roman"/>
        </w:rPr>
        <w:t>a,b</w:t>
      </w:r>
      <w:proofErr w:type="gramEnd"/>
      <w:r w:rsidRPr="001C260B">
        <w:rPr>
          <w:rFonts w:ascii="Times New Roman" w:hAnsi="Times New Roman" w:cs="Times New Roman"/>
        </w:rPr>
        <w:t xml:space="preserve">),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1C260B">
        <w:rPr>
          <w:rFonts w:ascii="Times New Roman" w:hAnsi="Times New Roman" w:cs="Times New Roman"/>
        </w:rPr>
        <w:t>remained</w:t>
      </w:r>
      <w:r w:rsidRPr="001C260B">
        <w:rPr>
          <w:rFonts w:ascii="Times New Roman" w:hAnsi="Times New Roman" w:cs="Times New Roman"/>
        </w:rPr>
        <w:t xml:space="preserve"> within the original 95% confidence interval (Fig. 6c). </w:t>
      </w:r>
    </w:p>
    <w:p w14:paraId="4970B055" w14:textId="0A926C04" w:rsidR="00654DAC" w:rsidRPr="00654DAC" w:rsidRDefault="00654DAC" w:rsidP="00654DAC">
      <w:pPr>
        <w:pStyle w:val="Heading1"/>
        <w:rPr>
          <w:b/>
          <w:bCs/>
        </w:rPr>
      </w:pPr>
    </w:p>
    <w:p w14:paraId="018BCEFD" w14:textId="2E468C27" w:rsidR="00C80293" w:rsidRPr="001C260B" w:rsidRDefault="00FB6518" w:rsidP="003D5E6B">
      <w:pPr>
        <w:pStyle w:val="Heading1"/>
      </w:pPr>
      <w:r w:rsidRPr="001C260B">
        <w:rPr>
          <w:b/>
          <w:bCs/>
        </w:rPr>
        <w:t xml:space="preserve">Figure </w:t>
      </w:r>
      <w:r w:rsidR="00253BA1" w:rsidRPr="001C260B">
        <w:rPr>
          <w:b/>
          <w:bCs/>
        </w:rPr>
        <w:t>6</w:t>
      </w:r>
      <w:r w:rsidRPr="001C260B">
        <w:rPr>
          <w:b/>
          <w:bCs/>
        </w:rPr>
        <w:t xml:space="preserve">: </w:t>
      </w:r>
      <w:r w:rsidRPr="001C260B">
        <w:t>The (</w:t>
      </w:r>
      <w:r w:rsidR="00780E4B" w:rsidRPr="001C260B">
        <w:t>a</w:t>
      </w:r>
      <w:r w:rsidRPr="001C260B">
        <w:t>) density plot (</w:t>
      </w:r>
      <w:r w:rsidR="00780E4B" w:rsidRPr="001C260B">
        <w:t>b</w:t>
      </w:r>
      <w:r w:rsidRPr="001C260B">
        <w:t>) the sensitivity analysis for each regenerative agriculture practice. The lower and higher 95% confidence intervals are provided as dashed red lines.</w:t>
      </w:r>
      <w:r w:rsidR="00DE57D7" w:rsidRPr="001C260B">
        <w:t xml:space="preserve"> AF: Agroforestry, CC: cover crop, NT: no-tillage, </w:t>
      </w:r>
      <w:r w:rsidR="009273CC" w:rsidRPr="001C260B">
        <w:t>O</w:t>
      </w:r>
      <w:r w:rsidR="00DE57D7" w:rsidRPr="001C260B">
        <w:t>F: organic farming</w:t>
      </w:r>
      <w:r w:rsidR="00780E4B" w:rsidRPr="001C260B">
        <w:t>.</w:t>
      </w:r>
      <w:r w:rsidR="00956C16" w:rsidRPr="001C260B">
        <w:t xml:space="preserve"> </w:t>
      </w:r>
    </w:p>
    <w:p w14:paraId="61A5A4C3" w14:textId="28317173" w:rsidR="00361C3A" w:rsidRPr="001C260B"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Discussion</w:t>
      </w:r>
    </w:p>
    <w:p w14:paraId="59ADE459" w14:textId="77777777" w:rsidR="003B67D0" w:rsidRPr="001C260B" w:rsidRDefault="00980C58"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large-scale implementation of conservation and soil protection practices (CS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 </w:instrTex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DATA </w:instrText>
      </w:r>
      <w:r w:rsidR="00C80293" w:rsidRPr="001C260B">
        <w:rPr>
          <w:rFonts w:ascii="Times New Roman" w:hAnsi="Times New Roman" w:cs="Times New Roman"/>
        </w:rPr>
      </w:r>
      <w:r w:rsidR="00C80293" w:rsidRPr="001C260B">
        <w:rPr>
          <w:rFonts w:ascii="Times New Roman" w:hAnsi="Times New Roman" w:cs="Times New Roman"/>
        </w:rPr>
        <w:fldChar w:fldCharType="end"/>
      </w:r>
      <w:r w:rsidR="00C80293" w:rsidRPr="001C260B">
        <w:rPr>
          <w:rFonts w:ascii="Times New Roman" w:hAnsi="Times New Roman" w:cs="Times New Roman"/>
        </w:rPr>
      </w:r>
      <w:r w:rsidR="00C80293" w:rsidRPr="001C260B">
        <w:rPr>
          <w:rFonts w:ascii="Times New Roman" w:hAnsi="Times New Roman" w:cs="Times New Roman"/>
        </w:rPr>
        <w:fldChar w:fldCharType="separate"/>
      </w:r>
      <w:r w:rsidR="00C80293" w:rsidRPr="001C260B">
        <w:rPr>
          <w:rFonts w:ascii="Times New Roman" w:hAnsi="Times New Roman" w:cs="Times New Roman"/>
          <w:noProof/>
          <w:vertAlign w:val="superscript"/>
        </w:rPr>
        <w:t>10,12,13</w:t>
      </w:r>
      <w:r w:rsidR="00C80293" w:rsidRPr="001C260B">
        <w:rPr>
          <w:rFonts w:ascii="Times New Roman" w:hAnsi="Times New Roman" w:cs="Times New Roman"/>
        </w:rPr>
        <w:fldChar w:fldCharType="end"/>
      </w:r>
      <w:r w:rsidR="00C80293" w:rsidRPr="001C260B">
        <w:rPr>
          <w:rFonts w:ascii="Times New Roman" w:hAnsi="Times New Roman" w:cs="Times New Roman"/>
        </w:rPr>
        <w:t xml:space="preserve">. However, such knowledge is crucial for context-specific implementation of such practices. This study provides a comprehensive assessment of the </w:t>
      </w:r>
      <w:r w:rsidRPr="001C260B">
        <w:rPr>
          <w:rFonts w:ascii="Times New Roman" w:hAnsi="Times New Roman" w:cs="Times New Roman"/>
        </w:rPr>
        <w:t>impact</w:t>
      </w:r>
      <w:r w:rsidR="00C80293" w:rsidRPr="001C260B">
        <w:rPr>
          <w:rFonts w:ascii="Times New Roman" w:hAnsi="Times New Roman" w:cs="Times New Roman"/>
        </w:rPr>
        <w:t xml:space="preserve">s of different soil conservation practices on crop yield, considering a broad range of crop groups, climate regimes, soil properties, and terrain characteristics. </w:t>
      </w:r>
    </w:p>
    <w:p w14:paraId="1D9CB75A" w14:textId="7F1E0584"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overall finding that SCPs associated with regenerative agriculture </w:t>
      </w:r>
      <w:r w:rsidR="00980C58" w:rsidRPr="001C260B">
        <w:rPr>
          <w:rFonts w:ascii="Times New Roman" w:hAnsi="Times New Roman" w:cs="Times New Roman"/>
        </w:rPr>
        <w:t xml:space="preserve">led to small </w:t>
      </w:r>
      <w:r w:rsidRPr="001C260B">
        <w:rPr>
          <w:rFonts w:ascii="Times New Roman" w:hAnsi="Times New Roman" w:cs="Times New Roman"/>
        </w:rPr>
        <w:t xml:space="preserve">but significant increases in crop yield, with a pooled average increase of 0.7%, supports growing evidence that sustainable intensification is achievable through nature-based solutions. However, the magnitude and direction of yield responses varied considerably depending on the specific practice, crop type, and environmental context created by the interplay of climate regimes, soil properties, and terrain characteristics.  </w:t>
      </w:r>
    </w:p>
    <w:p w14:paraId="2032BB5C" w14:textId="77777777" w:rsidR="00C80293" w:rsidRPr="001C260B" w:rsidRDefault="00C80293" w:rsidP="00C80293">
      <w:pPr>
        <w:spacing w:after="0" w:line="240" w:lineRule="auto"/>
        <w:jc w:val="both"/>
        <w:rPr>
          <w:rFonts w:ascii="Times New Roman" w:hAnsi="Times New Roman" w:cs="Times New Roman"/>
        </w:rPr>
      </w:pPr>
    </w:p>
    <w:p w14:paraId="2339C6CE" w14:textId="59D390DC"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practices</w:t>
      </w:r>
    </w:p>
    <w:p w14:paraId="7A8C9F41" w14:textId="4DD3A5A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sidRPr="001C260B">
        <w:rPr>
          <w:rFonts w:ascii="Times New Roman" w:hAnsi="Times New Roman" w:cs="Times New Roman"/>
        </w:rPr>
        <w:t xml:space="preserve">While these findings align with previous research highlighting the beneficial effects of diversified cropping systems, </w:t>
      </w:r>
      <w:r w:rsidR="001A5974" w:rsidRPr="001C260B">
        <w:rPr>
          <w:rFonts w:ascii="Times New Roman" w:hAnsi="Times New Roman" w:cs="Times New Roman"/>
        </w:rPr>
        <w:lastRenderedPageBreak/>
        <w:t>the magnitude of the effect differs</w:t>
      </w:r>
      <w:r w:rsidR="00E145C3" w:rsidRPr="001C260B">
        <w:rPr>
          <w:rFonts w:ascii="Times New Roman" w:hAnsi="Times New Roman" w:cs="Times New Roman"/>
        </w:rPr>
        <w:t xml:space="preserve"> across studies</w:t>
      </w:r>
      <w:r w:rsidR="00E53DF1"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E53DF1" w:rsidRPr="001C260B">
        <w:rPr>
          <w:rFonts w:ascii="Times New Roman" w:hAnsi="Times New Roman" w:cs="Times New Roman"/>
        </w:rPr>
      </w:r>
      <w:r w:rsidR="00E53DF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0,20,66</w:t>
      </w:r>
      <w:r w:rsidR="00E53DF1" w:rsidRPr="001C260B">
        <w:rPr>
          <w:rFonts w:ascii="Times New Roman" w:hAnsi="Times New Roman" w:cs="Times New Roman"/>
        </w:rPr>
        <w:fldChar w:fldCharType="end"/>
      </w:r>
      <w:r w:rsidR="001A5974" w:rsidRPr="001C260B">
        <w:rPr>
          <w:rFonts w:ascii="Times New Roman" w:hAnsi="Times New Roman" w:cs="Times New Roman"/>
        </w:rPr>
        <w:t xml:space="preserve">. For example, </w:t>
      </w:r>
      <w:r w:rsidR="001A5974"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Ren&lt;/Author&gt;&lt;Year&gt;2023&lt;/Year&gt;&lt;RecNum&gt;234&lt;/RecNum&gt;&lt;DisplayText&gt;Ren, et al. &lt;style face="superscript"&gt;10&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1C260B">
        <w:rPr>
          <w:rFonts w:ascii="Times New Roman" w:hAnsi="Times New Roman" w:cs="Times New Roman"/>
        </w:rPr>
        <w:fldChar w:fldCharType="separate"/>
      </w:r>
      <w:r w:rsidR="00F71666" w:rsidRPr="001C260B">
        <w:rPr>
          <w:rFonts w:ascii="Times New Roman" w:hAnsi="Times New Roman" w:cs="Times New Roman"/>
          <w:noProof/>
        </w:rPr>
        <w:t xml:space="preserve">Ren, et al. </w:t>
      </w:r>
      <w:r w:rsidR="00F71666" w:rsidRPr="001C260B">
        <w:rPr>
          <w:rFonts w:ascii="Times New Roman" w:hAnsi="Times New Roman" w:cs="Times New Roman"/>
          <w:noProof/>
          <w:vertAlign w:val="superscript"/>
        </w:rPr>
        <w:t>10</w:t>
      </w:r>
      <w:r w:rsidR="001A5974" w:rsidRPr="001C260B">
        <w:rPr>
          <w:rFonts w:ascii="Times New Roman" w:hAnsi="Times New Roman" w:cs="Times New Roman"/>
        </w:rPr>
        <w:fldChar w:fldCharType="end"/>
      </w:r>
      <w:r w:rsidR="001A5974" w:rsidRPr="001C260B">
        <w:rPr>
          <w:rFonts w:ascii="Times New Roman" w:hAnsi="Times New Roman" w:cs="Times New Roman"/>
        </w:rPr>
        <w:t xml:space="preserve"> recorded </w:t>
      </w:r>
      <w:r w:rsidR="00F71666" w:rsidRPr="001C260B">
        <w:rPr>
          <w:rFonts w:ascii="Times New Roman" w:hAnsi="Times New Roman" w:cs="Times New Roman"/>
        </w:rPr>
        <w:t xml:space="preserve">increased crop yield by 11% and 66% for CC and AF respectively. On the other hand, our finding for CC is substantially higher than the global mean increase of 2.6% reported by  </w:t>
      </w:r>
      <w:r w:rsidR="00F71666"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Peng&lt;/Author&gt;&lt;Year&gt;2024&lt;/Year&gt;&lt;RecNum&gt;336&lt;/RecNum&gt;&lt;DisplayText&gt;Peng, et al. &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1C260B">
        <w:rPr>
          <w:rFonts w:ascii="Times New Roman" w:hAnsi="Times New Roman" w:cs="Times New Roman"/>
        </w:rPr>
        <w:fldChar w:fldCharType="separate"/>
      </w:r>
      <w:r w:rsidR="00F71666" w:rsidRPr="001C260B">
        <w:rPr>
          <w:rFonts w:ascii="Times New Roman" w:hAnsi="Times New Roman" w:cs="Times New Roman"/>
          <w:noProof/>
        </w:rPr>
        <w:t xml:space="preserve">Peng, et al. </w:t>
      </w:r>
      <w:r w:rsidR="00F71666" w:rsidRPr="001C260B">
        <w:rPr>
          <w:rFonts w:ascii="Times New Roman" w:hAnsi="Times New Roman" w:cs="Times New Roman"/>
          <w:noProof/>
          <w:vertAlign w:val="superscript"/>
        </w:rPr>
        <w:t>20</w:t>
      </w:r>
      <w:r w:rsidR="00F71666" w:rsidRPr="001C260B">
        <w:rPr>
          <w:rFonts w:ascii="Times New Roman" w:hAnsi="Times New Roman" w:cs="Times New Roman"/>
        </w:rPr>
        <w:fldChar w:fldCharType="end"/>
      </w:r>
      <w:r w:rsidR="00F71666" w:rsidRPr="001C260B">
        <w:rPr>
          <w:rFonts w:ascii="Times New Roman" w:hAnsi="Times New Roman" w:cs="Times New Roman"/>
        </w:rPr>
        <w:t xml:space="preserve"> and slightly lower than the 9.2% increase observed in cases where leguminous cover crops were used. These differences are possibly due to differences in soil conditions, climate, and management practices. </w:t>
      </w:r>
      <w:r w:rsidRPr="001C260B">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8C3402" w:rsidRPr="001C260B">
        <w:rPr>
          <w:rFonts w:ascii="Times New Roman" w:hAnsi="Times New Roman" w:cs="Times New Roman"/>
        </w:rPr>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25,67,68</w:t>
      </w:r>
      <w:r w:rsidR="008C3402" w:rsidRPr="001C260B">
        <w:rPr>
          <w:rFonts w:ascii="Times New Roman" w:hAnsi="Times New Roman" w:cs="Times New Roman"/>
        </w:rPr>
        <w:fldChar w:fldCharType="end"/>
      </w:r>
      <w:r w:rsidR="007E72B9" w:rsidRPr="001C260B">
        <w:rPr>
          <w:rFonts w:ascii="Times New Roman" w:hAnsi="Times New Roman" w:cs="Times New Roman"/>
        </w:rPr>
        <w:t xml:space="preserve">. </w:t>
      </w:r>
    </w:p>
    <w:p w14:paraId="7FC67952" w14:textId="77777777" w:rsidR="00C80293" w:rsidRPr="001C260B" w:rsidRDefault="00C80293" w:rsidP="00C80293">
      <w:pPr>
        <w:spacing w:after="0" w:line="240" w:lineRule="auto"/>
        <w:jc w:val="both"/>
        <w:rPr>
          <w:rFonts w:ascii="Times New Roman" w:hAnsi="Times New Roman" w:cs="Times New Roman"/>
        </w:rPr>
      </w:pPr>
    </w:p>
    <w:p w14:paraId="7C29309A"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pecific crops and growing degree days</w:t>
      </w:r>
    </w:p>
    <w:p w14:paraId="533A80DA" w14:textId="3B8034D6"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1C260B">
        <w:rPr>
          <w:rFonts w:ascii="Times New Roman" w:hAnsi="Times New Roman" w:cs="Times New Roman"/>
        </w:rPr>
        <w:t>SCPs</w:t>
      </w:r>
      <w:r w:rsidRPr="001C260B">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sidRPr="001C260B">
        <w:rPr>
          <w:rFonts w:ascii="Times New Roman" w:hAnsi="Times New Roman" w:cs="Times New Roman"/>
        </w:rPr>
        <w:t>SCPs</w:t>
      </w:r>
      <w:r w:rsidR="0084552D" w:rsidRPr="001C260B">
        <w:rPr>
          <w:rFonts w:ascii="Times New Roman" w:hAnsi="Times New Roman" w:cs="Times New Roman"/>
        </w:rPr>
        <w:t xml:space="preserve"> especially under AF, CC and OF </w:t>
      </w:r>
      <w:r w:rsidR="00F33CD1"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Baier&lt;/Author&gt;&lt;Year&gt;2023&lt;/Year&gt;&lt;RecNum&gt;192&lt;/RecNum&gt;&lt;DisplayText&gt;&lt;style face="superscript"&gt;18,6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8,69</w:t>
      </w:r>
      <w:r w:rsidR="00F33CD1" w:rsidRPr="001C260B">
        <w:rPr>
          <w:rFonts w:ascii="Times New Roman" w:hAnsi="Times New Roman" w:cs="Times New Roman"/>
        </w:rPr>
        <w:fldChar w:fldCharType="end"/>
      </w:r>
      <w:r w:rsidRPr="001C260B">
        <w:rPr>
          <w:rFonts w:ascii="Times New Roman" w:hAnsi="Times New Roman" w:cs="Times New Roman"/>
        </w:rPr>
        <w:t xml:space="preserve">. On the other hand, higher GDD (&gt;4000°C) tended to correlate with greater yield responses for maize, soybean and wheat, particularly when combined with adaptive management practices such as AF and CC compared to NT and OF. This trend under AF and CC might further indicate that </w:t>
      </w:r>
      <w:r w:rsidR="0084552D" w:rsidRPr="001C260B">
        <w:rPr>
          <w:rFonts w:ascii="Times New Roman" w:hAnsi="Times New Roman" w:cs="Times New Roman"/>
        </w:rPr>
        <w:t xml:space="preserve">these SCPs </w:t>
      </w:r>
      <w:r w:rsidRPr="001C260B">
        <w:rPr>
          <w:rFonts w:ascii="Times New Roman" w:hAnsi="Times New Roman" w:cs="Times New Roman"/>
        </w:rPr>
        <w:t xml:space="preserve">better enhance the crop’s ability to utilize accumulated heat effectively through improved microclimate and soil health than NT and OF. </w:t>
      </w:r>
    </w:p>
    <w:p w14:paraId="066DFD3F" w14:textId="77777777" w:rsidR="00C80293" w:rsidRPr="001C260B" w:rsidRDefault="00C80293" w:rsidP="00C80293">
      <w:pPr>
        <w:spacing w:after="0" w:line="240" w:lineRule="auto"/>
        <w:jc w:val="both"/>
        <w:rPr>
          <w:rFonts w:ascii="Times New Roman" w:hAnsi="Times New Roman" w:cs="Times New Roman"/>
        </w:rPr>
      </w:pPr>
    </w:p>
    <w:p w14:paraId="44990964" w14:textId="5B24C93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Furthermore, most cases of higher yield increase at very low GDD (&lt;800°C) for maize, rice, and soybean occurred under OF. These </w:t>
      </w:r>
      <w:r w:rsidR="00CB6B45" w:rsidRPr="001C260B">
        <w:rPr>
          <w:rFonts w:ascii="Times New Roman" w:hAnsi="Times New Roman" w:cs="Times New Roman"/>
        </w:rPr>
        <w:t>might reflect</w:t>
      </w:r>
      <w:r w:rsidRPr="001C260B">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1C260B">
        <w:rPr>
          <w:rFonts w:ascii="Times New Roman" w:hAnsi="Times New Roman" w:cs="Times New Roman"/>
        </w:rPr>
        <w:t xml:space="preserve"> </w:t>
      </w:r>
      <w:proofErr w:type="gramStart"/>
      <w:r w:rsidRPr="001C260B">
        <w:rPr>
          <w:rFonts w:ascii="Times New Roman" w:hAnsi="Times New Roman" w:cs="Times New Roman"/>
        </w:rPr>
        <w:t>where</w:t>
      </w:r>
      <w:proofErr w:type="gramEnd"/>
      <w:r w:rsidRPr="001C260B">
        <w:rPr>
          <w:rFonts w:ascii="Times New Roman" w:hAnsi="Times New Roman" w:cs="Times New Roman"/>
        </w:rPr>
        <w:t xml:space="preserve"> thermal accumulation limits crop development. In such conditions, the gradual nutrient release from organic amendments aligns more closely with slower crop growth, enhancing nutrient use efficiency</w:t>
      </w:r>
      <w:r w:rsidR="008C3402"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Khan&lt;/Author&gt;&lt;Year&gt;2024&lt;/Year&gt;&lt;RecNum&gt;340&lt;/RecNum&gt;&lt;DisplayText&gt;&lt;style face="superscript"&gt;70,71&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0,71</w:t>
      </w:r>
      <w:r w:rsidR="008C3402" w:rsidRPr="001C260B">
        <w:rPr>
          <w:rFonts w:ascii="Times New Roman" w:hAnsi="Times New Roman" w:cs="Times New Roman"/>
        </w:rPr>
        <w:fldChar w:fldCharType="end"/>
      </w:r>
      <w:r w:rsidRPr="001C260B">
        <w:rPr>
          <w:rFonts w:ascii="Times New Roman" w:hAnsi="Times New Roman" w:cs="Times New Roman"/>
        </w:rPr>
        <w:t>. Improved soil structure and moisture retention under organic management can further buffer crops against thermal limitations</w:t>
      </w:r>
      <w:r w:rsidR="00F4660F" w:rsidRPr="001C260B">
        <w:rPr>
          <w:rFonts w:ascii="Times New Roman" w:hAnsi="Times New Roman" w:cs="Times New Roman"/>
        </w:rPr>
        <w:t xml:space="preserve"> </w:t>
      </w:r>
      <w:r w:rsidR="00F4660F"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Lori&lt;/Author&gt;&lt;Year&gt;2017&lt;/Year&gt;&lt;RecNum&gt;344&lt;/RecNum&gt;&lt;DisplayText&gt;&lt;style face="superscript"&gt;72&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2</w:t>
      </w:r>
      <w:r w:rsidR="00F4660F" w:rsidRPr="001C260B">
        <w:rPr>
          <w:rFonts w:ascii="Times New Roman" w:hAnsi="Times New Roman" w:cs="Times New Roman"/>
        </w:rPr>
        <w:fldChar w:fldCharType="end"/>
      </w:r>
      <w:r w:rsidRPr="001C260B">
        <w:rPr>
          <w:rFonts w:ascii="Times New Roman" w:hAnsi="Times New Roman" w:cs="Times New Roman"/>
        </w:rPr>
        <w:t xml:space="preserve">, while reduced pest and disease pressure in cooler climates minimizes reliance on synthetic pesticides. For legumes like soybean, biological nitrogen fixation reduces dependence on external N inputs, favoring </w:t>
      </w:r>
      <w:r w:rsidR="0005627C" w:rsidRPr="001C260B">
        <w:rPr>
          <w:rFonts w:ascii="Times New Roman" w:hAnsi="Times New Roman" w:cs="Times New Roman"/>
        </w:rPr>
        <w:t xml:space="preserve">thereby </w:t>
      </w:r>
      <w:r w:rsidRPr="001C260B">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1C260B" w:rsidRDefault="00C80293" w:rsidP="00C80293">
      <w:pPr>
        <w:spacing w:after="0" w:line="240" w:lineRule="auto"/>
        <w:jc w:val="both"/>
        <w:rPr>
          <w:rFonts w:ascii="Times New Roman" w:hAnsi="Times New Roman" w:cs="Times New Roman"/>
        </w:rPr>
      </w:pPr>
    </w:p>
    <w:p w14:paraId="25ACC7B1"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climate types</w:t>
      </w:r>
    </w:p>
    <w:p w14:paraId="70758BAB" w14:textId="62326AE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re were variations in yield increases based on climate types and management practices.  CC exhibited most yield increase for the continental, temperate and tropical zones while significant yield gains were also observed for AF and NT in arid regions. This might be </w:t>
      </w:r>
      <w:proofErr w:type="gramStart"/>
      <w:r w:rsidRPr="001C260B">
        <w:rPr>
          <w:rFonts w:ascii="Times New Roman" w:hAnsi="Times New Roman" w:cs="Times New Roman"/>
        </w:rPr>
        <w:t>due to the fact that</w:t>
      </w:r>
      <w:proofErr w:type="gramEnd"/>
      <w:r w:rsidRPr="001C260B">
        <w:rPr>
          <w:rFonts w:ascii="Times New Roman" w:hAnsi="Times New Roman" w:cs="Times New Roman"/>
        </w:rPr>
        <w:t xml:space="preserve"> cover crops struggle to establish themselves without sufficient precipitation with the possibility of competition for moisture reducing the yield of primary crops.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Pittelkow&lt;/Author&gt;&lt;Year&gt;2015&lt;/Year&gt;&lt;RecNum&gt;33&lt;/RecNum&gt;&lt;DisplayText&gt;&lt;style face="superscript"&gt;14,73&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3</w:t>
      </w:r>
      <w:r w:rsidR="00DB733D" w:rsidRPr="001C260B">
        <w:rPr>
          <w:rFonts w:ascii="Times New Roman" w:hAnsi="Times New Roman" w:cs="Times New Roman"/>
        </w:rPr>
        <w:fldChar w:fldCharType="end"/>
      </w:r>
      <w:r w:rsidRPr="001C260B">
        <w:rPr>
          <w:rFonts w:ascii="Times New Roman" w:hAnsi="Times New Roman" w:cs="Times New Roman"/>
        </w:rPr>
        <w:t>, a finding that is especially relevant given the projected expansion of arid zones due to climate change</w:t>
      </w:r>
      <w:r w:rsidR="00D5735A"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IPCC&lt;/Author&gt;&lt;Year&gt;2021&lt;/Year&gt;&lt;RecNum&gt;350&lt;/RecNum&gt;&lt;DisplayText&gt;&lt;style face="superscript"&gt;74&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4</w:t>
      </w:r>
      <w:r w:rsidR="00D5735A" w:rsidRPr="001C260B">
        <w:rPr>
          <w:rFonts w:ascii="Times New Roman" w:hAnsi="Times New Roman" w:cs="Times New Roman"/>
        </w:rPr>
        <w:fldChar w:fldCharType="end"/>
      </w:r>
      <w:r w:rsidRPr="001C260B">
        <w:rPr>
          <w:rFonts w:ascii="Times New Roman" w:hAnsi="Times New Roman" w:cs="Times New Roman"/>
        </w:rPr>
        <w:t xml:space="preserve">. In more humid regions (aridity index &gt;0.50), AF showed highest yield gain especially in temperate regions compared to CC. These practices likely enhance nutrient cycling, prevent erosion, and improve soil structure—benefits that are especially valuable in wetter environments where nutrient loss and leaching are </w:t>
      </w:r>
      <w:r w:rsidR="00D5735A" w:rsidRPr="001C260B">
        <w:rPr>
          <w:rFonts w:ascii="Times New Roman" w:hAnsi="Times New Roman" w:cs="Times New Roman"/>
        </w:rPr>
        <w:t xml:space="preserve">more susceptible. </w:t>
      </w:r>
    </w:p>
    <w:p w14:paraId="687C0C11" w14:textId="77777777" w:rsidR="00C80293" w:rsidRPr="001C260B" w:rsidRDefault="00C80293" w:rsidP="00C80293">
      <w:pPr>
        <w:spacing w:after="0" w:line="240" w:lineRule="auto"/>
        <w:jc w:val="both"/>
        <w:rPr>
          <w:rFonts w:ascii="Times New Roman" w:hAnsi="Times New Roman" w:cs="Times New Roman"/>
        </w:rPr>
      </w:pPr>
    </w:p>
    <w:p w14:paraId="79E7C635"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lastRenderedPageBreak/>
        <w:t>Crop yield change across soil properties</w:t>
      </w:r>
    </w:p>
    <w:p w14:paraId="11933D25" w14:textId="630ECB7F" w:rsidR="00DB2A9C"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Analysis showed that most of SCPs significantly increased crop yields in soils with low organic carbon (&l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1C260B">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864E24" w:rsidRPr="001C260B">
        <w:rPr>
          <w:rFonts w:ascii="Times New Roman" w:hAnsi="Times New Roman" w:cs="Times New Roman"/>
        </w:rPr>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5,76</w:t>
      </w:r>
      <w:r w:rsidR="00864E24" w:rsidRPr="001C260B">
        <w:rPr>
          <w:rFonts w:ascii="Times New Roman" w:hAnsi="Times New Roman" w:cs="Times New Roman"/>
        </w:rPr>
        <w:fldChar w:fldCharType="end"/>
      </w:r>
      <w:r w:rsidR="00864E24" w:rsidRPr="001C260B">
        <w:rPr>
          <w:rFonts w:ascii="Times New Roman" w:hAnsi="Times New Roman" w:cs="Times New Roman"/>
        </w:rPr>
        <w:t xml:space="preserve">. </w:t>
      </w:r>
      <w:r w:rsidRPr="001C260B">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1C260B">
        <w:rPr>
          <w:rFonts w:ascii="Times New Roman" w:hAnsi="Times New Roman" w:cs="Times New Roman"/>
        </w:rPr>
        <w:t>Lixisols</w:t>
      </w:r>
      <w:proofErr w:type="spellEnd"/>
      <w:r w:rsidRPr="001C260B">
        <w:rPr>
          <w:rFonts w:ascii="Times New Roman" w:hAnsi="Times New Roman" w:cs="Times New Roman"/>
        </w:rPr>
        <w:t xml:space="preserve">, </w:t>
      </w:r>
      <w:proofErr w:type="spellStart"/>
      <w:r w:rsidRPr="001C260B">
        <w:rPr>
          <w:rFonts w:ascii="Times New Roman" w:hAnsi="Times New Roman" w:cs="Times New Roman"/>
        </w:rPr>
        <w:t>Areno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Calcisols</w:t>
      </w:r>
      <w:proofErr w:type="spellEnd"/>
      <w:r w:rsidRPr="001C260B">
        <w:rPr>
          <w:rFonts w:ascii="Times New Roman" w:hAnsi="Times New Roman" w:cs="Times New Roman"/>
        </w:rPr>
        <w:t xml:space="preserve">, while yield declines occurred in more chemically or physically constrained soils such as </w:t>
      </w:r>
      <w:proofErr w:type="spellStart"/>
      <w:r w:rsidRPr="001C260B">
        <w:rPr>
          <w:rFonts w:ascii="Times New Roman" w:hAnsi="Times New Roman" w:cs="Times New Roman"/>
        </w:rPr>
        <w:t>Ali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Gleysols</w:t>
      </w:r>
      <w:proofErr w:type="spellEnd"/>
      <w:r w:rsidRPr="001C260B">
        <w:rPr>
          <w:rFonts w:ascii="Times New Roman" w:hAnsi="Times New Roman" w:cs="Times New Roman"/>
        </w:rPr>
        <w:t>.</w:t>
      </w:r>
    </w:p>
    <w:p w14:paraId="488450C7" w14:textId="77777777" w:rsidR="00864E24" w:rsidRPr="001C260B" w:rsidRDefault="00864E24" w:rsidP="00C80293">
      <w:pPr>
        <w:spacing w:after="0" w:line="240" w:lineRule="auto"/>
        <w:jc w:val="both"/>
        <w:rPr>
          <w:rFonts w:ascii="Times New Roman" w:hAnsi="Times New Roman" w:cs="Times New Roman"/>
        </w:rPr>
      </w:pPr>
    </w:p>
    <w:p w14:paraId="1B6C000B" w14:textId="226AB3F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However, AF and CC </w:t>
      </w:r>
      <w:r w:rsidR="00864E24" w:rsidRPr="001C260B">
        <w:rPr>
          <w:rFonts w:ascii="Times New Roman" w:hAnsi="Times New Roman" w:cs="Times New Roman"/>
        </w:rPr>
        <w:t>only</w:t>
      </w:r>
      <w:r w:rsidRPr="001C260B">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Blanco-Canqui&lt;/Author&gt;&lt;Year&gt;2009&lt;/Year&gt;&lt;RecNum&gt;353&lt;/RecNum&gt;&lt;DisplayText&gt;&lt;style face="superscript"&gt;77&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7</w:t>
      </w:r>
      <w:r w:rsidR="00864E24" w:rsidRPr="001C260B">
        <w:rPr>
          <w:rFonts w:ascii="Times New Roman" w:hAnsi="Times New Roman" w:cs="Times New Roman"/>
        </w:rPr>
        <w:fldChar w:fldCharType="end"/>
      </w:r>
      <w:r w:rsidR="00D1388A" w:rsidRPr="001C260B">
        <w:rPr>
          <w:rFonts w:ascii="Times New Roman" w:hAnsi="Times New Roman" w:cs="Times New Roman"/>
        </w:rPr>
        <w:t xml:space="preserve">. </w:t>
      </w:r>
      <w:r w:rsidRPr="001C260B">
        <w:rPr>
          <w:rFonts w:ascii="Times New Roman" w:hAnsi="Times New Roman" w:cs="Times New Roman"/>
        </w:rPr>
        <w:t xml:space="preserve">Specificities such as yield reductions in neutral pH soils and high phosphorus soils (&gt;21.4 mg/kg) under certain SCPs – CC, NT, OF - may reflect nutrient imbalances or diminished relative benefits in already fertile systems. </w:t>
      </w:r>
    </w:p>
    <w:p w14:paraId="194A70C7" w14:textId="77777777" w:rsidR="00C80293" w:rsidRPr="001C260B" w:rsidRDefault="00C80293" w:rsidP="00C80293">
      <w:pPr>
        <w:spacing w:after="0" w:line="240" w:lineRule="auto"/>
        <w:jc w:val="both"/>
        <w:rPr>
          <w:rFonts w:ascii="Times New Roman" w:hAnsi="Times New Roman" w:cs="Times New Roman"/>
        </w:rPr>
      </w:pPr>
    </w:p>
    <w:p w14:paraId="57D54068" w14:textId="393C301D"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significant yield increase observed in agroforestry (AF) systems under high phosphorus levels (&gt;21.4 mg/kg) aligns with research showing that while AF systems enhance nutrient cycling, they still benefit from phosphorus supplementation, especially in P-deficient soils. Phosphorus is often a limiting nutrient in weathered tropical soils due to fixation, and its availability is essential for both plant growth and biological nitrogen fixation - especially in leguminous tree species common in AF</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olangi&lt;/Author&gt;&lt;Year&gt;2024&lt;/Year&gt;&lt;RecNum&gt;357&lt;/RecNum&gt;&lt;DisplayText&gt;&lt;style face="superscript"&gt;78,79&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8,79</w:t>
      </w:r>
      <w:r w:rsidR="00401431" w:rsidRPr="001C260B">
        <w:rPr>
          <w:rFonts w:ascii="Times New Roman" w:hAnsi="Times New Roman" w:cs="Times New Roman"/>
        </w:rPr>
        <w:fldChar w:fldCharType="end"/>
      </w:r>
      <w:r w:rsidR="00401431" w:rsidRPr="001C260B">
        <w:rPr>
          <w:rFonts w:ascii="Times New Roman" w:hAnsi="Times New Roman" w:cs="Times New Roman"/>
        </w:rPr>
        <w:t xml:space="preserve">. </w:t>
      </w:r>
      <w:r w:rsidRPr="001C260B">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lausing&lt;/Author&gt;&lt;Year&gt;2020&lt;/Year&gt;&lt;RecNum&gt;360&lt;/RecNum&gt;&lt;DisplayText&gt;&lt;style face="superscript"&gt;80,81&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0,81</w:t>
      </w:r>
      <w:r w:rsidR="00401431" w:rsidRPr="001C260B">
        <w:rPr>
          <w:rFonts w:ascii="Times New Roman" w:hAnsi="Times New Roman" w:cs="Times New Roman"/>
        </w:rPr>
        <w:fldChar w:fldCharType="end"/>
      </w:r>
      <w:r w:rsidR="007F59D3" w:rsidRPr="001C260B">
        <w:rPr>
          <w:rFonts w:ascii="Times New Roman" w:hAnsi="Times New Roman" w:cs="Times New Roman"/>
        </w:rPr>
        <w:t xml:space="preserve">. </w:t>
      </w:r>
      <w:r w:rsidRPr="001C260B">
        <w:rPr>
          <w:rFonts w:ascii="Times New Roman" w:hAnsi="Times New Roman" w:cs="Times New Roman"/>
        </w:rPr>
        <w:t xml:space="preserve">Thus, the 38% yield increase under high P in AF systems likely reflects the combined effects of improved nutrient acquisition, soil structure, and biological activity, supporting the idea that targeted P application in nutrient-poor soils can </w:t>
      </w:r>
      <w:proofErr w:type="spellStart"/>
      <w:r w:rsidRPr="001C260B">
        <w:rPr>
          <w:rFonts w:ascii="Times New Roman" w:hAnsi="Times New Roman" w:cs="Times New Roman"/>
        </w:rPr>
        <w:t>maximise</w:t>
      </w:r>
      <w:proofErr w:type="spellEnd"/>
      <w:r w:rsidRPr="001C260B">
        <w:rPr>
          <w:rFonts w:ascii="Times New Roman" w:hAnsi="Times New Roman" w:cs="Times New Roman"/>
        </w:rPr>
        <w:t xml:space="preserve"> the productivity of agroforestry systems.</w:t>
      </w:r>
    </w:p>
    <w:p w14:paraId="2B14C5E0" w14:textId="77777777" w:rsidR="00C80293" w:rsidRPr="001C260B" w:rsidRDefault="00C80293" w:rsidP="00C80293">
      <w:pPr>
        <w:spacing w:after="0" w:line="240" w:lineRule="auto"/>
        <w:jc w:val="both"/>
        <w:rPr>
          <w:rFonts w:ascii="Times New Roman" w:hAnsi="Times New Roman" w:cs="Times New Roman"/>
        </w:rPr>
      </w:pPr>
    </w:p>
    <w:p w14:paraId="56F7F206" w14:textId="77777777" w:rsidR="00C80293" w:rsidRPr="001C260B"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topographic variables</w:t>
      </w:r>
    </w:p>
    <w:p w14:paraId="2327C546" w14:textId="066FA721" w:rsidR="0080147A" w:rsidRDefault="00C80293" w:rsidP="00BB5E91">
      <w:pPr>
        <w:pStyle w:val="Heading1"/>
        <w:spacing w:before="0" w:beforeAutospacing="0" w:after="0" w:afterAutospacing="0"/>
      </w:pPr>
      <w:r w:rsidRPr="001C260B">
        <w:rPr>
          <w:rFonts w:eastAsiaTheme="minorHAnsi"/>
          <w:kern w:val="2"/>
          <w14:ligatures w14:val="standardContextual"/>
        </w:rPr>
        <w:t>Recent studies confirm that yield responses to SCPs vary with slope, landform</w:t>
      </w:r>
      <w:r w:rsidRPr="001C260B">
        <w:t xml:space="preserve"> and elevation, largely due to differences in soil moisture, erosion, and microclimate</w:t>
      </w:r>
      <w:r w:rsidR="00AC781C" w:rsidRPr="001C260B">
        <w:fldChar w:fldCharType="begin"/>
      </w:r>
      <w:r w:rsidR="00C338C3">
        <w:instrText xml:space="preserve"> ADDIN EN.CITE &lt;EndNote&gt;&lt;Cite&gt;&lt;Author&gt;Gao&lt;/Author&gt;&lt;Year&gt;2020&lt;/Year&gt;&lt;RecNum&gt;362&lt;/RecNum&gt;&lt;DisplayText&gt;&lt;style face="superscript"&gt;82,83&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1C260B">
        <w:fldChar w:fldCharType="separate"/>
      </w:r>
      <w:r w:rsidR="00C338C3" w:rsidRPr="00C338C3">
        <w:rPr>
          <w:noProof/>
          <w:vertAlign w:val="superscript"/>
        </w:rPr>
        <w:t>82,83</w:t>
      </w:r>
      <w:r w:rsidR="00AC781C" w:rsidRPr="001C260B">
        <w:fldChar w:fldCharType="end"/>
      </w:r>
      <w:r w:rsidRPr="001C260B">
        <w:t>.</w:t>
      </w:r>
      <w:r w:rsidR="000E7921" w:rsidRPr="001C260B">
        <w:t xml:space="preserve"> </w:t>
      </w:r>
      <w:r w:rsidRPr="001C260B">
        <w:t>Yield responses varied across slope gradients, with the highest gains on gentle (1–5%, 3.4%) and strong slopes (15–30%, 11%)</w:t>
      </w:r>
      <w:r w:rsidR="000F1226" w:rsidRPr="001C260B">
        <w:t xml:space="preserve"> when using the entire dataset</w:t>
      </w:r>
      <w:r w:rsidRPr="001C260B">
        <w:t xml:space="preserve">, suggesting </w:t>
      </w:r>
      <w:r w:rsidR="000E7921" w:rsidRPr="001C260B">
        <w:t xml:space="preserve">positive influence of SCPs in </w:t>
      </w:r>
      <w:r w:rsidRPr="001C260B">
        <w:t>improving infiltration and reducing runoff</w:t>
      </w:r>
      <w:r w:rsidR="000E7921" w:rsidRPr="001C260B">
        <w:t xml:space="preserve"> across different gradient of slopes</w:t>
      </w:r>
      <w:r w:rsidRPr="001C260B">
        <w:t>. Specifically, agroforestry (AF) was most effective on level to gently sloping areas (&lt;15%) and also in high-elevation areas such as mountain slopes and high plains (&gt;250 m), likely due to stable soil conditions and effective tree-crop interactions</w:t>
      </w:r>
      <w:r w:rsidR="00353C9B" w:rsidRPr="001C260B">
        <w:fldChar w:fldCharType="begin"/>
      </w:r>
      <w:r w:rsidR="00C338C3">
        <w:instrText xml:space="preserve"> ADDIN EN.CITE &lt;EndNote&gt;&lt;Cite&gt;&lt;Author&gt;Fahad&lt;/Author&gt;&lt;Year&gt;2022&lt;/Year&gt;&lt;RecNum&gt;364&lt;/RecNum&gt;&lt;DisplayText&gt;&lt;style face="superscript"&gt;84&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1C260B">
        <w:fldChar w:fldCharType="separate"/>
      </w:r>
      <w:r w:rsidR="00C338C3" w:rsidRPr="00C338C3">
        <w:rPr>
          <w:noProof/>
          <w:vertAlign w:val="superscript"/>
        </w:rPr>
        <w:t>84</w:t>
      </w:r>
      <w:r w:rsidR="00353C9B" w:rsidRPr="001C260B">
        <w:fldChar w:fldCharType="end"/>
      </w:r>
      <w:r w:rsidR="00353C9B" w:rsidRPr="001C260B">
        <w:t xml:space="preserve"> </w:t>
      </w:r>
      <w:r w:rsidRPr="001C260B">
        <w:t>in combination with improved drainage and reduced erosion</w:t>
      </w:r>
      <w:r w:rsidR="00E54A9D" w:rsidRPr="001C260B">
        <w:fldChar w:fldCharType="begin"/>
      </w:r>
      <w:r w:rsidR="00C338C3">
        <w:instrText xml:space="preserve"> ADDIN EN.CITE &lt;EndNote&gt;&lt;Cite&gt;&lt;Author&gt;Ngaba&lt;/Author&gt;&lt;Year&gt;2024&lt;/Year&gt;&lt;RecNum&gt;365&lt;/RecNum&gt;&lt;DisplayText&gt;&lt;style face="superscript"&gt;85&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1C260B">
        <w:fldChar w:fldCharType="separate"/>
      </w:r>
      <w:r w:rsidR="00C338C3" w:rsidRPr="00C338C3">
        <w:rPr>
          <w:noProof/>
          <w:vertAlign w:val="superscript"/>
        </w:rPr>
        <w:t>85</w:t>
      </w:r>
      <w:r w:rsidR="00E54A9D" w:rsidRPr="001C260B">
        <w:fldChar w:fldCharType="end"/>
      </w:r>
      <w:r w:rsidRPr="001C260B">
        <w:t>. Organic fertilization (OF) also performed well on moderate highland slopes, likely due to enhanced nutrient cycling.</w:t>
      </w:r>
      <w:r w:rsidR="00E54A9D" w:rsidRPr="001C260B">
        <w:t xml:space="preserve"> </w:t>
      </w:r>
      <w:r w:rsidRPr="001C260B">
        <w:t>CC showed strong yield gains on both gentle and steep slopes, benefiting</w:t>
      </w:r>
      <w:r w:rsidR="00E54A9D" w:rsidRPr="001C260B">
        <w:t xml:space="preserve"> </w:t>
      </w:r>
      <w:r w:rsidRPr="001C260B">
        <w:t>from improved erosion control and soil structure</w:t>
      </w:r>
      <w:r w:rsidR="000A3FA5" w:rsidRPr="001C260B">
        <w:t xml:space="preserve">. </w:t>
      </w:r>
      <w:r w:rsidRPr="001C260B">
        <w:t>Meanwhile, CC and no-till (NT) systems recorded yield increases in lower-elevation landforms like terraces and valley slopes, where they most likely help retain moisture and reduce degradation</w:t>
      </w:r>
      <w:r w:rsidR="00714DEA" w:rsidRPr="001C260B">
        <w:t xml:space="preserve"> by stabilizing sediment and organic matter received from upslope. </w:t>
      </w:r>
    </w:p>
    <w:p w14:paraId="79DFF573" w14:textId="77777777" w:rsidR="00BB5E91" w:rsidRPr="001C260B" w:rsidRDefault="00BB5E91" w:rsidP="00BB5E91">
      <w:pPr>
        <w:pStyle w:val="Heading1"/>
        <w:spacing w:before="0" w:beforeAutospacing="0" w:after="0" w:afterAutospacing="0"/>
      </w:pPr>
    </w:p>
    <w:p w14:paraId="5E5EEDED"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NT management strategies</w:t>
      </w:r>
    </w:p>
    <w:p w14:paraId="6584B610" w14:textId="4B6A0A87" w:rsidR="00E43340"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t>
      </w:r>
      <w:r w:rsidRPr="001C260B">
        <w:rPr>
          <w:rFonts w:ascii="Times New Roman" w:hAnsi="Times New Roman" w:cs="Times New Roman"/>
        </w:rPr>
        <w:lastRenderedPageBreak/>
        <w:t>when integrated with nitrogen input, soil cover, weed control, and crop rotation. This aligns with earlier meta-analyses</w:t>
      </w:r>
      <w:r w:rsidR="00DF69BB" w:rsidRPr="001C260B">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DF69BB" w:rsidRPr="001C260B">
        <w:rPr>
          <w:rFonts w:ascii="Times New Roman" w:hAnsi="Times New Roman" w:cs="Times New Roman"/>
        </w:rPr>
      </w:r>
      <w:r w:rsidR="00DF69BB"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86,87</w:t>
      </w:r>
      <w:r w:rsidR="00DF69BB" w:rsidRPr="001C260B">
        <w:rPr>
          <w:rFonts w:ascii="Times New Roman" w:hAnsi="Times New Roman" w:cs="Times New Roman"/>
        </w:rPr>
        <w:fldChar w:fldCharType="end"/>
      </w:r>
      <w:r w:rsidR="00E43340" w:rsidRPr="001C260B">
        <w:rPr>
          <w:rFonts w:ascii="Times New Roman" w:hAnsi="Times New Roman" w:cs="Times New Roman"/>
        </w:rPr>
        <w:t xml:space="preserve"> </w:t>
      </w:r>
      <w:r w:rsidRPr="001C260B">
        <w:rPr>
          <w:rFonts w:ascii="Times New Roman" w:hAnsi="Times New Roman" w:cs="Times New Roman"/>
        </w:rPr>
        <w:t xml:space="preserve">demonstrating that NT systems are most successful in dry climates when paired with residue retention and nutrient management. </w:t>
      </w:r>
      <w:r w:rsidR="00A359CE" w:rsidRPr="001C260B">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1C260B" w:rsidRDefault="00A359CE" w:rsidP="00C80293">
      <w:pPr>
        <w:spacing w:after="0" w:line="240" w:lineRule="auto"/>
        <w:jc w:val="both"/>
        <w:rPr>
          <w:rFonts w:ascii="Times New Roman" w:hAnsi="Times New Roman" w:cs="Times New Roman"/>
        </w:rPr>
      </w:pPr>
    </w:p>
    <w:p w14:paraId="7ADA8519" w14:textId="40562CA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Meanwhile, </w:t>
      </w:r>
      <w:r w:rsidR="004C3D40" w:rsidRPr="001C260B">
        <w:rPr>
          <w:rFonts w:ascii="Times New Roman" w:hAnsi="Times New Roman" w:cs="Times New Roman"/>
        </w:rPr>
        <w:t>NT</w:t>
      </w:r>
      <w:r w:rsidRPr="001C260B">
        <w:rPr>
          <w:rFonts w:ascii="Times New Roman" w:hAnsi="Times New Roman" w:cs="Times New Roman"/>
        </w:rPr>
        <w:t xml:space="preserve"> </w:t>
      </w:r>
      <w:r w:rsidR="004C3D40" w:rsidRPr="001C260B">
        <w:rPr>
          <w:rFonts w:ascii="Times New Roman" w:hAnsi="Times New Roman" w:cs="Times New Roman"/>
        </w:rPr>
        <w:t xml:space="preserve">impact on crop yields in tropical regions was found to be mixed with most cases resulting in yield penalties. This </w:t>
      </w:r>
      <w:r w:rsidR="00A56C72" w:rsidRPr="001C260B">
        <w:rPr>
          <w:rFonts w:ascii="Times New Roman" w:hAnsi="Times New Roman" w:cs="Times New Roman"/>
        </w:rPr>
        <w:t xml:space="preserve">might be attributed </w:t>
      </w:r>
      <w:r w:rsidR="004C3D40" w:rsidRPr="001C260B">
        <w:rPr>
          <w:rFonts w:ascii="Times New Roman" w:hAnsi="Times New Roman" w:cs="Times New Roman"/>
        </w:rPr>
        <w:t xml:space="preserve">to </w:t>
      </w:r>
      <w:r w:rsidR="00A56C72" w:rsidRPr="001C260B">
        <w:rPr>
          <w:rFonts w:ascii="Times New Roman" w:hAnsi="Times New Roman" w:cs="Times New Roman"/>
        </w:rPr>
        <w:t xml:space="preserve">a combination of biophysical and management factors. </w:t>
      </w:r>
      <w:r w:rsidR="004C3D40" w:rsidRPr="001C260B">
        <w:rPr>
          <w:rFonts w:ascii="Times New Roman" w:hAnsi="Times New Roman" w:cs="Times New Roman"/>
        </w:rPr>
        <w:t xml:space="preserve">Tropical soils, often highly weathered and low in structural stability, may suffer from compaction under NT due to reduced soil loosening. </w:t>
      </w:r>
      <w:r w:rsidR="00657393" w:rsidRPr="001C260B">
        <w:rPr>
          <w:rFonts w:ascii="Times New Roman" w:hAnsi="Times New Roman" w:cs="Times New Roman"/>
        </w:rPr>
        <w:t>This results in delaying seedling emergence and reducing crop vigor</w:t>
      </w:r>
      <w:r w:rsidR="000A29B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Hyatt&lt;/Author&gt;&lt;Year&gt;2007&lt;/Year&gt;&lt;RecNum&gt;371&lt;/RecNum&gt;&lt;DisplayText&gt;&lt;style face="superscript"&gt;88,89&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8,89</w:t>
      </w:r>
      <w:r w:rsidR="000A29B0" w:rsidRPr="001C260B">
        <w:rPr>
          <w:rFonts w:ascii="Times New Roman" w:hAnsi="Times New Roman" w:cs="Times New Roman"/>
        </w:rPr>
        <w:fldChar w:fldCharType="end"/>
      </w:r>
      <w:r w:rsidR="00657393" w:rsidRPr="001C260B">
        <w:rPr>
          <w:rFonts w:ascii="Times New Roman" w:hAnsi="Times New Roman" w:cs="Times New Roman"/>
        </w:rPr>
        <w:t xml:space="preserve"> as well as </w:t>
      </w:r>
      <w:r w:rsidR="004C3D40" w:rsidRPr="001C260B">
        <w:rPr>
          <w:rFonts w:ascii="Times New Roman" w:hAnsi="Times New Roman" w:cs="Times New Roman"/>
        </w:rPr>
        <w:t>limit</w:t>
      </w:r>
      <w:r w:rsidR="00657393" w:rsidRPr="001C260B">
        <w:rPr>
          <w:rFonts w:ascii="Times New Roman" w:hAnsi="Times New Roman" w:cs="Times New Roman"/>
        </w:rPr>
        <w:t>ing</w:t>
      </w:r>
      <w:r w:rsidR="004C3D40" w:rsidRPr="001C260B">
        <w:rPr>
          <w:rFonts w:ascii="Times New Roman" w:hAnsi="Times New Roman" w:cs="Times New Roman"/>
        </w:rPr>
        <w:t xml:space="preserve"> root growth and water infiltration</w:t>
      </w:r>
      <w:r w:rsidR="00461C1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Derpsch&lt;/Author&gt;&lt;Year&gt;2010&lt;/Year&gt;&lt;RecNum&gt;369&lt;/RecNum&gt;&lt;DisplayText&gt;&lt;style face="superscript"&gt;14,90&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90</w:t>
      </w:r>
      <w:r w:rsidR="00461C14" w:rsidRPr="001C260B">
        <w:rPr>
          <w:rFonts w:ascii="Times New Roman" w:hAnsi="Times New Roman" w:cs="Times New Roman"/>
        </w:rPr>
        <w:fldChar w:fldCharType="end"/>
      </w:r>
      <w:r w:rsidR="004C3D40" w:rsidRPr="001C260B">
        <w:rPr>
          <w:rFonts w:ascii="Times New Roman" w:hAnsi="Times New Roman" w:cs="Times New Roman"/>
        </w:rPr>
        <w:t xml:space="preserve">. </w:t>
      </w:r>
      <w:r w:rsidR="00657393" w:rsidRPr="001C260B">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Giller&lt;/Author&gt;&lt;Year&gt;2009&lt;/Year&gt;&lt;RecNum&gt;370&lt;/RecNum&gt;&lt;DisplayText&gt;&lt;style face="superscript"&gt;91&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1</w:t>
      </w:r>
      <w:r w:rsidR="00FC3360" w:rsidRPr="001C260B">
        <w:rPr>
          <w:rFonts w:ascii="Times New Roman" w:hAnsi="Times New Roman" w:cs="Times New Roman"/>
        </w:rPr>
        <w:fldChar w:fldCharType="end"/>
      </w:r>
      <w:r w:rsidR="00657393" w:rsidRPr="001C260B">
        <w:rPr>
          <w:rFonts w:ascii="Times New Roman" w:hAnsi="Times New Roman" w:cs="Times New Roman"/>
        </w:rPr>
        <w:t xml:space="preserve">. </w:t>
      </w:r>
      <w:r w:rsidR="004C3D40" w:rsidRPr="001C260B">
        <w:rPr>
          <w:rFonts w:ascii="Times New Roman" w:hAnsi="Times New Roman" w:cs="Times New Roman"/>
        </w:rPr>
        <w:t xml:space="preserve">In addition, the rapid residue decomposition can reduce the protective benefits of surface residues. </w:t>
      </w:r>
      <w:r w:rsidR="00F6417C" w:rsidRPr="001C260B">
        <w:rPr>
          <w:rFonts w:ascii="Times New Roman" w:hAnsi="Times New Roman" w:cs="Times New Roman"/>
        </w:rPr>
        <w:t>This creates contexts of inadequate residue cover which may exacerbate weed competition and reduce moisture conservation, impacting yields</w:t>
      </w:r>
      <w:r w:rsidR="00EC7378"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orbeels&lt;/Author&gt;&lt;Year&gt;2014&lt;/Year&gt;&lt;RecNum&gt;366&lt;/RecNum&gt;&lt;DisplayText&gt;&lt;style face="superscript"&gt;86,92&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6,92</w:t>
      </w:r>
      <w:r w:rsidR="00EC7378" w:rsidRPr="001C260B">
        <w:rPr>
          <w:rFonts w:ascii="Times New Roman" w:hAnsi="Times New Roman" w:cs="Times New Roman"/>
        </w:rPr>
        <w:fldChar w:fldCharType="end"/>
      </w:r>
      <w:r w:rsidR="00F6417C" w:rsidRPr="001C260B">
        <w:rPr>
          <w:rFonts w:ascii="Times New Roman" w:hAnsi="Times New Roman" w:cs="Times New Roman"/>
        </w:rPr>
        <w:t xml:space="preserve">. </w:t>
      </w:r>
      <w:r w:rsidR="00657393" w:rsidRPr="001C260B">
        <w:rPr>
          <w:rFonts w:ascii="Times New Roman" w:hAnsi="Times New Roman" w:cs="Times New Roman"/>
        </w:rPr>
        <w:t>A</w:t>
      </w:r>
      <w:r w:rsidR="00F6417C" w:rsidRPr="001C260B">
        <w:rPr>
          <w:rFonts w:ascii="Times New Roman" w:hAnsi="Times New Roman" w:cs="Times New Roman"/>
        </w:rPr>
        <w:t>lso</w:t>
      </w:r>
      <w:r w:rsidR="00657393" w:rsidRPr="001C260B">
        <w:rPr>
          <w:rFonts w:ascii="Times New Roman" w:hAnsi="Times New Roman" w:cs="Times New Roman"/>
        </w:rPr>
        <w:t>, tropical soils often have inherent acidity and low nutrient availability, exacerbating limitations in microbial activity and nutrient cycling under NT systems</w:t>
      </w:r>
      <w:r w:rsidR="00D47470"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Zhang&lt;/Author&gt;&lt;Year&gt;2023&lt;/Year&gt;&lt;RecNum&gt;205&lt;/RecNum&gt;&lt;DisplayText&gt;&lt;style face="superscript"&gt;52&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52</w:t>
      </w:r>
      <w:r w:rsidR="00D47470" w:rsidRPr="001C260B">
        <w:rPr>
          <w:rFonts w:ascii="Times New Roman" w:hAnsi="Times New Roman" w:cs="Times New Roman"/>
        </w:rPr>
        <w:fldChar w:fldCharType="end"/>
      </w:r>
      <w:r w:rsidR="00657393" w:rsidRPr="001C260B">
        <w:rPr>
          <w:rFonts w:ascii="Times New Roman" w:hAnsi="Times New Roman" w:cs="Times New Roman"/>
        </w:rPr>
        <w:t>.</w:t>
      </w:r>
      <w:r w:rsidR="00F6417C" w:rsidRPr="001C260B">
        <w:rPr>
          <w:rFonts w:ascii="Times New Roman" w:hAnsi="Times New Roman" w:cs="Times New Roman"/>
        </w:rPr>
        <w:t xml:space="preserve"> </w:t>
      </w:r>
      <w:r w:rsidRPr="001C260B">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1C260B" w:rsidRDefault="007351A9" w:rsidP="007351A9">
      <w:pPr>
        <w:spacing w:after="0" w:line="240" w:lineRule="auto"/>
        <w:jc w:val="both"/>
        <w:rPr>
          <w:rFonts w:ascii="Times New Roman" w:hAnsi="Times New Roman" w:cs="Times New Roman"/>
        </w:rPr>
      </w:pPr>
    </w:p>
    <w:p w14:paraId="6DEF18DB" w14:textId="77BDC9A1" w:rsidR="00C80293" w:rsidRDefault="007351A9" w:rsidP="001221EB">
      <w:pPr>
        <w:spacing w:after="0" w:line="240" w:lineRule="auto"/>
        <w:jc w:val="both"/>
        <w:rPr>
          <w:rFonts w:ascii="Times New Roman" w:hAnsi="Times New Roman" w:cs="Times New Roman"/>
        </w:rPr>
      </w:pPr>
      <w:r w:rsidRPr="001C260B">
        <w:rPr>
          <w:rFonts w:ascii="Times New Roman" w:hAnsi="Times New Roman" w:cs="Times New Roman"/>
        </w:rPr>
        <w:t xml:space="preserve">Despite these challenges, strategic management approaches can mitigate NT-related yield declines in </w:t>
      </w:r>
      <w:r w:rsidR="00D47470" w:rsidRPr="001C260B">
        <w:rPr>
          <w:rFonts w:ascii="Times New Roman" w:hAnsi="Times New Roman" w:cs="Times New Roman"/>
        </w:rPr>
        <w:t xml:space="preserve">different </w:t>
      </w:r>
      <w:r w:rsidRPr="001C260B">
        <w:rPr>
          <w:rFonts w:ascii="Times New Roman" w:hAnsi="Times New Roman" w:cs="Times New Roman"/>
        </w:rPr>
        <w:t xml:space="preserve">regions. Studies indicate that integrating NT with complementary practices, such as nitrogen fertilization, cover cropping, and mulching, enhances soil biological activity and improves nutrient availability </w:t>
      </w:r>
      <w:r w:rsidR="00FE348C" w:rsidRPr="001C260B">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FE348C" w:rsidRPr="001C260B">
        <w:rPr>
          <w:rFonts w:ascii="Times New Roman" w:hAnsi="Times New Roman" w:cs="Times New Roman"/>
        </w:rPr>
      </w:r>
      <w:r w:rsidR="00FE348C"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3,94</w:t>
      </w:r>
      <w:r w:rsidR="00FE348C" w:rsidRPr="001C260B">
        <w:rPr>
          <w:rFonts w:ascii="Times New Roman" w:hAnsi="Times New Roman" w:cs="Times New Roman"/>
        </w:rPr>
        <w:fldChar w:fldCharType="end"/>
      </w:r>
      <w:r w:rsidRPr="001C260B">
        <w:rPr>
          <w:rFonts w:ascii="Times New Roman" w:hAnsi="Times New Roman" w:cs="Times New Roman"/>
        </w:rPr>
        <w:t>. Crop rotation with deep-rooted species further aids in mitigating soil compaction and optimizing nutrient dynamic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Jabro&lt;/Author&gt;&lt;Year&gt;2021&lt;/Year&gt;&lt;RecNum&gt;380&lt;/RecNum&gt;&lt;DisplayText&gt;&lt;style face="superscript"&gt;95&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5</w:t>
      </w:r>
      <w:r w:rsidR="00446582" w:rsidRPr="001C260B">
        <w:rPr>
          <w:rFonts w:ascii="Times New Roman" w:hAnsi="Times New Roman" w:cs="Times New Roman"/>
        </w:rPr>
        <w:fldChar w:fldCharType="end"/>
      </w:r>
      <w:r w:rsidRPr="001C260B">
        <w:rPr>
          <w:rFonts w:ascii="Times New Roman" w:hAnsi="Times New Roman" w:cs="Times New Roman"/>
        </w:rPr>
        <w:t>. Additionally, long-term NT adoption has shown gradual improvements in soil health and organic carbon retention, which may offset initial productivity losse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Leng&lt;/Author&gt;&lt;Year&gt;2024&lt;/Year&gt;&lt;RecNum&gt;381&lt;/RecNum&gt;&lt;DisplayText&gt;&lt;style face="superscript"&gt;96&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6</w:t>
      </w:r>
      <w:r w:rsidR="00446582" w:rsidRPr="001C260B">
        <w:rPr>
          <w:rFonts w:ascii="Times New Roman" w:hAnsi="Times New Roman" w:cs="Times New Roman"/>
        </w:rPr>
        <w:fldChar w:fldCharType="end"/>
      </w:r>
      <w:r w:rsidRPr="001C260B">
        <w:rPr>
          <w:rFonts w:ascii="Times New Roman" w:hAnsi="Times New Roman" w:cs="Times New Roman"/>
        </w:rPr>
        <w:t>. Overall, NT’s effectiveness remains dependent on tailored conservation strategies designed to address regional soil and climatic conditions.</w:t>
      </w:r>
    </w:p>
    <w:p w14:paraId="2681CA9B" w14:textId="77777777" w:rsidR="005B3B86" w:rsidRPr="001C260B" w:rsidRDefault="005B3B86" w:rsidP="001221EB">
      <w:pPr>
        <w:spacing w:after="0" w:line="240" w:lineRule="auto"/>
        <w:jc w:val="both"/>
        <w:rPr>
          <w:rFonts w:ascii="Times New Roman" w:hAnsi="Times New Roman" w:cs="Times New Roman"/>
        </w:rPr>
      </w:pPr>
    </w:p>
    <w:p w14:paraId="08998DE3"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05E4E88D" w14:textId="5727DBD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Publication bias and sensitivity analyses confirmed the robustness of the findings. The distribution of effect sizes was approximately normal, and Jackknife resampling revealed that the exclusion of individual studies did not significantly alter the overall effect size.  A small number of studies produced estimates that fell outside the 95% confidence when removed and might suggest a relatively greater influence on the overall effect size. </w:t>
      </w:r>
      <w:r w:rsidR="009107A2" w:rsidRPr="001C260B">
        <w:rPr>
          <w:rFonts w:ascii="Times New Roman" w:hAnsi="Times New Roman" w:cs="Times New Roman"/>
        </w:rPr>
        <w:t>However, g</w:t>
      </w:r>
      <w:r w:rsidRPr="001C260B">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97&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1C260B">
        <w:rPr>
          <w:rFonts w:ascii="Times New Roman" w:hAnsi="Times New Roman" w:cs="Times New Roman"/>
        </w:rPr>
        <w:fldChar w:fldCharType="separate"/>
      </w:r>
      <w:r w:rsidR="00C338C3">
        <w:rPr>
          <w:rFonts w:ascii="Times New Roman" w:hAnsi="Times New Roman" w:cs="Times New Roman"/>
          <w:noProof/>
        </w:rPr>
        <w:t xml:space="preserve">Shackelford, et al. </w:t>
      </w:r>
      <w:r w:rsidR="00C338C3" w:rsidRPr="00C338C3">
        <w:rPr>
          <w:rFonts w:ascii="Times New Roman" w:hAnsi="Times New Roman" w:cs="Times New Roman"/>
          <w:noProof/>
          <w:vertAlign w:val="superscript"/>
        </w:rPr>
        <w:t>97</w:t>
      </w:r>
      <w:r w:rsidRPr="001C260B">
        <w:rPr>
          <w:rFonts w:ascii="Times New Roman" w:hAnsi="Times New Roman" w:cs="Times New Roman"/>
        </w:rPr>
        <w:fldChar w:fldCharType="end"/>
      </w:r>
      <w:r w:rsidRPr="001C260B">
        <w:rPr>
          <w:rFonts w:ascii="Times New Roman" w:hAnsi="Times New Roman" w:cs="Times New Roman"/>
        </w:rPr>
        <w:t xml:space="preserve">. </w:t>
      </w:r>
      <w:r w:rsidR="009107A2" w:rsidRPr="001C260B">
        <w:rPr>
          <w:rFonts w:ascii="Times New Roman" w:hAnsi="Times New Roman" w:cs="Times New Roman"/>
        </w:rPr>
        <w:t xml:space="preserve">Consequently, </w:t>
      </w:r>
      <w:r w:rsidRPr="001C260B">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1C260B" w:rsidRDefault="00C80293" w:rsidP="00C80293">
      <w:pPr>
        <w:spacing w:after="0" w:line="240" w:lineRule="auto"/>
        <w:jc w:val="both"/>
        <w:rPr>
          <w:rFonts w:ascii="Times New Roman" w:hAnsi="Times New Roman" w:cs="Times New Roman"/>
          <w:b/>
          <w:bCs/>
        </w:rPr>
      </w:pPr>
    </w:p>
    <w:p w14:paraId="2059139A" w14:textId="77777777" w:rsidR="0080147A" w:rsidRPr="001C260B" w:rsidRDefault="0080147A" w:rsidP="00C80293">
      <w:pPr>
        <w:spacing w:after="0" w:line="240" w:lineRule="auto"/>
        <w:jc w:val="both"/>
        <w:rPr>
          <w:rFonts w:ascii="Times New Roman" w:hAnsi="Times New Roman" w:cs="Times New Roman"/>
          <w:b/>
          <w:bCs/>
        </w:rPr>
      </w:pPr>
    </w:p>
    <w:p w14:paraId="36785358"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Limitations of the study and future directions</w:t>
      </w:r>
    </w:p>
    <w:p w14:paraId="412221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1C260B" w:rsidRDefault="00C80293" w:rsidP="00C80293">
      <w:pPr>
        <w:spacing w:after="0" w:line="240" w:lineRule="auto"/>
        <w:jc w:val="both"/>
        <w:rPr>
          <w:rFonts w:ascii="Times New Roman" w:hAnsi="Times New Roman" w:cs="Times New Roman"/>
        </w:rPr>
      </w:pPr>
    </w:p>
    <w:p w14:paraId="3B50BA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number and spatial distribution of the studies considered in this study might limit the generalizability of the results to underrepresented regions. The geographic distribution of the NT and </w:t>
      </w:r>
      <w:r w:rsidRPr="001C260B">
        <w:rPr>
          <w:rFonts w:ascii="Times New Roman" w:hAnsi="Times New Roman" w:cs="Times New Roman"/>
        </w:rPr>
        <w:lastRenderedPageBreak/>
        <w:t xml:space="preserve">OF practices was skewed toward Europe and America. Meanwhile, there was no study for AF in Latin America where actually between 200 and 357 million hectares are devoted to such practice. Most of the studies were dominated by NT compared to the remaining, suggesting it having a higher influence on the pooled results (Fig. 1). However, the split of the results for each of the </w:t>
      </w:r>
      <w:proofErr w:type="gramStart"/>
      <w:r w:rsidRPr="001C260B">
        <w:rPr>
          <w:rFonts w:ascii="Times New Roman" w:hAnsi="Times New Roman" w:cs="Times New Roman"/>
        </w:rPr>
        <w:t>SCPs</w:t>
      </w:r>
      <w:proofErr w:type="gramEnd"/>
      <w:r w:rsidRPr="001C260B">
        <w:rPr>
          <w:rFonts w:ascii="Times New Roman" w:hAnsi="Times New Roman" w:cs="Times New Roman"/>
        </w:rPr>
        <w:t xml:space="preserve"> help see their individual trend across the factors considered. These observations show the need of a new global data with higher spatial coverage of SCPs, especially for AF, CC and OF. </w:t>
      </w:r>
    </w:p>
    <w:p w14:paraId="23134E7C" w14:textId="77777777" w:rsidR="00C80293" w:rsidRPr="001C260B" w:rsidRDefault="00C80293" w:rsidP="00C80293">
      <w:pPr>
        <w:spacing w:after="0" w:line="240" w:lineRule="auto"/>
        <w:jc w:val="both"/>
        <w:rPr>
          <w:rFonts w:ascii="Times New Roman" w:hAnsi="Times New Roman" w:cs="Times New Roman"/>
        </w:rPr>
      </w:pPr>
    </w:p>
    <w:p w14:paraId="36B6A8CA" w14:textId="0CEFED7F"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 Moreover, the attribution of yield effects to individual SCPs is complicated by the bundling of practices in many studies as seen for different management strategies for NT. For example, there are instances of AF with alley cropping, forest farming, </w:t>
      </w:r>
      <w:proofErr w:type="spellStart"/>
      <w:r w:rsidRPr="001C260B">
        <w:rPr>
          <w:rFonts w:ascii="Times New Roman" w:hAnsi="Times New Roman" w:cs="Times New Roman"/>
        </w:rPr>
        <w:t>silvopastoralism</w:t>
      </w:r>
      <w:proofErr w:type="spellEnd"/>
      <w:r w:rsidRPr="001C260B">
        <w:rPr>
          <w:rFonts w:ascii="Times New Roman" w:hAnsi="Times New Roman" w:cs="Times New Roman"/>
        </w:rPr>
        <w:t xml:space="preserve">, riparian forest buﬀers </w:t>
      </w:r>
      <w:r w:rsidRPr="001C260B">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Pr="001C260B">
        <w:rPr>
          <w:rFonts w:ascii="Times New Roman" w:hAnsi="Times New Roman" w:cs="Times New Roman"/>
        </w:rPr>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8-100</w:t>
      </w:r>
      <w:r w:rsidRPr="001C260B">
        <w:rPr>
          <w:rFonts w:ascii="Times New Roman" w:hAnsi="Times New Roman" w:cs="Times New Roman"/>
        </w:rPr>
        <w:fldChar w:fldCharType="end"/>
      </w:r>
      <w:r w:rsidRPr="001C260B">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harma&lt;/Author&gt;&lt;Year&gt;2018&lt;/Year&gt;&lt;RecNum&gt;327&lt;/RecNum&gt;&lt;DisplayText&gt;&lt;style face="superscript"&gt;101&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01</w:t>
      </w:r>
      <w:r w:rsidRPr="001C260B">
        <w:rPr>
          <w:rFonts w:ascii="Times New Roman" w:hAnsi="Times New Roman" w:cs="Times New Roman"/>
        </w:rPr>
        <w:fldChar w:fldCharType="end"/>
      </w:r>
      <w:r w:rsidRPr="001C260B">
        <w:rPr>
          <w:rFonts w:ascii="Times New Roman" w:hAnsi="Times New Roman" w:cs="Times New Roman"/>
        </w:rPr>
        <w:t>. Consequently, the individual management strategies related to the SCPs may obscure the specific contribution of each practice and warrant further investigation.</w:t>
      </w:r>
    </w:p>
    <w:p w14:paraId="18761AA3" w14:textId="77777777" w:rsidR="00C80293" w:rsidRPr="001C260B" w:rsidRDefault="00C80293" w:rsidP="00C80293">
      <w:pPr>
        <w:spacing w:after="0" w:line="240" w:lineRule="auto"/>
        <w:jc w:val="both"/>
        <w:rPr>
          <w:rFonts w:ascii="Times New Roman" w:hAnsi="Times New Roman" w:cs="Times New Roman"/>
        </w:rPr>
      </w:pPr>
    </w:p>
    <w:p w14:paraId="02156986" w14:textId="77777777" w:rsidR="005B3B86" w:rsidRDefault="005B3B86" w:rsidP="00C80293">
      <w:pPr>
        <w:spacing w:after="0" w:line="240" w:lineRule="auto"/>
        <w:jc w:val="both"/>
        <w:rPr>
          <w:rFonts w:ascii="Times New Roman" w:hAnsi="Times New Roman" w:cs="Times New Roman"/>
        </w:rPr>
      </w:pPr>
      <w:r>
        <w:rPr>
          <w:rFonts w:ascii="Times New Roman" w:hAnsi="Times New Roman" w:cs="Times New Roman"/>
        </w:rPr>
        <w:t xml:space="preserve">This study did not consider the impact of the different SCPs </w:t>
      </w:r>
      <w:r w:rsidR="00C80293" w:rsidRPr="001C260B">
        <w:rPr>
          <w:rFonts w:ascii="Times New Roman" w:hAnsi="Times New Roman" w:cs="Times New Roman"/>
        </w:rPr>
        <w:t>under extreme weather conditions (e.g., drought, flood), which are increasingly relevant under climate change. As such, the potential of SCPs to buffer crop yields against climate extremes remains an open question. Consequently, further research is needed to unpack the long-term impacts of SCPs on yield stability, soil health, and environmental services, particularly under future climate scenarios.</w:t>
      </w:r>
    </w:p>
    <w:p w14:paraId="1D4D5A35" w14:textId="77777777" w:rsidR="005B3B86" w:rsidRDefault="005B3B86" w:rsidP="00C80293">
      <w:pPr>
        <w:spacing w:after="0" w:line="240" w:lineRule="auto"/>
        <w:jc w:val="both"/>
        <w:rPr>
          <w:rFonts w:ascii="Times New Roman" w:hAnsi="Times New Roman" w:cs="Times New Roman"/>
        </w:rPr>
      </w:pPr>
    </w:p>
    <w:p w14:paraId="05E89D1C" w14:textId="0A7DF5DA"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 </w:t>
      </w:r>
    </w:p>
    <w:p w14:paraId="47DFEFFF" w14:textId="77777777" w:rsidR="00C80293" w:rsidRPr="001C260B" w:rsidRDefault="00C80293" w:rsidP="00C80293">
      <w:pPr>
        <w:spacing w:after="0" w:line="240" w:lineRule="auto"/>
        <w:rPr>
          <w:rFonts w:ascii="Times New Roman" w:hAnsi="Times New Roman" w:cs="Times New Roman"/>
        </w:rPr>
      </w:pPr>
    </w:p>
    <w:p w14:paraId="7506E5A5" w14:textId="77777777" w:rsidR="00C80293" w:rsidRPr="001C260B" w:rsidRDefault="00C80293" w:rsidP="00C80293">
      <w:pPr>
        <w:spacing w:after="0" w:line="240" w:lineRule="auto"/>
        <w:rPr>
          <w:rFonts w:ascii="Times New Roman" w:hAnsi="Times New Roman" w:cs="Times New Roman"/>
          <w:b/>
          <w:bCs/>
        </w:rPr>
      </w:pPr>
      <w:r w:rsidRPr="001C260B">
        <w:rPr>
          <w:rFonts w:ascii="Times New Roman" w:hAnsi="Times New Roman" w:cs="Times New Roman"/>
          <w:b/>
          <w:bCs/>
        </w:rPr>
        <w:t>Conclusion</w:t>
      </w:r>
    </w:p>
    <w:p w14:paraId="24A4ED3E" w14:textId="77777777" w:rsidR="00C80293" w:rsidRPr="001C260B" w:rsidRDefault="00C80293" w:rsidP="00C80293">
      <w:pPr>
        <w:spacing w:after="0" w:line="240" w:lineRule="auto"/>
        <w:rPr>
          <w:rFonts w:ascii="Times New Roman" w:hAnsi="Times New Roman" w:cs="Times New Roman"/>
          <w:b/>
          <w:bCs/>
        </w:rPr>
      </w:pPr>
    </w:p>
    <w:p w14:paraId="662E3891"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Yield gains were most evident in low organic carbon and phosphorus-deficient soils, as well as on steeper or elevated landforms—conditions where soil conservation practices likely mitigate key agronomic constraints. The effectiveness of no-tillage systems was notably enhanced when combined with complementary practices such as nutrient inputs and soil cover.</w:t>
      </w:r>
    </w:p>
    <w:p w14:paraId="163CF2BD" w14:textId="77777777" w:rsidR="00C80293" w:rsidRPr="001C260B" w:rsidRDefault="00C80293" w:rsidP="00C80293">
      <w:pPr>
        <w:spacing w:after="0" w:line="240" w:lineRule="auto"/>
        <w:jc w:val="both"/>
        <w:rPr>
          <w:rFonts w:ascii="Times New Roman" w:hAnsi="Times New Roman" w:cs="Times New Roman"/>
        </w:rPr>
      </w:pPr>
    </w:p>
    <w:p w14:paraId="3B38EAE4"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findings affirm the potential of soil conservation practices to support sustainable intensification, particularly in marginalized or degraded environments. However, they also caution against a one-size-fits-all approach. Tailored, integrated strategies that align specific practices with local biophysical conditions are essential to optimize yield benefits and ensure successful adoption. Further research is needed to explore long-term outcomes, yield stability under climate extremes, and the broader ecosystem service implications of SCPs beyond yield alone.</w:t>
      </w:r>
    </w:p>
    <w:sectPr w:rsidR="00C80293" w:rsidRPr="001C260B"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0"/>
  </w:num>
  <w:num w:numId="2" w16cid:durableId="892930632">
    <w:abstractNumId w:val="1"/>
  </w:num>
  <w:num w:numId="3" w16cid:durableId="128268431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record-ids&gt;&lt;/item&gt;&lt;/Libraries&gt;"/>
  </w:docVars>
  <w:rsids>
    <w:rsidRoot w:val="001D76AE"/>
    <w:rsid w:val="000035A2"/>
    <w:rsid w:val="00003CB5"/>
    <w:rsid w:val="000110DF"/>
    <w:rsid w:val="000166E4"/>
    <w:rsid w:val="00017013"/>
    <w:rsid w:val="00017A5B"/>
    <w:rsid w:val="00017B27"/>
    <w:rsid w:val="000203F5"/>
    <w:rsid w:val="000259C7"/>
    <w:rsid w:val="00026C33"/>
    <w:rsid w:val="00030549"/>
    <w:rsid w:val="00030E27"/>
    <w:rsid w:val="000334CF"/>
    <w:rsid w:val="000338C0"/>
    <w:rsid w:val="00035A9E"/>
    <w:rsid w:val="00035DD4"/>
    <w:rsid w:val="00040A7B"/>
    <w:rsid w:val="00041965"/>
    <w:rsid w:val="00043527"/>
    <w:rsid w:val="0004701D"/>
    <w:rsid w:val="000501FA"/>
    <w:rsid w:val="000521D2"/>
    <w:rsid w:val="00052CC7"/>
    <w:rsid w:val="00054F1B"/>
    <w:rsid w:val="0005627C"/>
    <w:rsid w:val="00057431"/>
    <w:rsid w:val="00057CD7"/>
    <w:rsid w:val="00062844"/>
    <w:rsid w:val="00064E95"/>
    <w:rsid w:val="00065B50"/>
    <w:rsid w:val="00067D0A"/>
    <w:rsid w:val="00072E50"/>
    <w:rsid w:val="000771BE"/>
    <w:rsid w:val="000807CC"/>
    <w:rsid w:val="00091DBA"/>
    <w:rsid w:val="00092330"/>
    <w:rsid w:val="00097C67"/>
    <w:rsid w:val="000A29B0"/>
    <w:rsid w:val="000A3FA5"/>
    <w:rsid w:val="000A75C2"/>
    <w:rsid w:val="000B07EE"/>
    <w:rsid w:val="000B1363"/>
    <w:rsid w:val="000B5701"/>
    <w:rsid w:val="000C1DDC"/>
    <w:rsid w:val="000C4263"/>
    <w:rsid w:val="000C474A"/>
    <w:rsid w:val="000C4963"/>
    <w:rsid w:val="000C5C21"/>
    <w:rsid w:val="000C6376"/>
    <w:rsid w:val="000C6E3C"/>
    <w:rsid w:val="000D15E6"/>
    <w:rsid w:val="000D5934"/>
    <w:rsid w:val="000E0FDD"/>
    <w:rsid w:val="000E3CFB"/>
    <w:rsid w:val="000E5B18"/>
    <w:rsid w:val="000E7921"/>
    <w:rsid w:val="000F1226"/>
    <w:rsid w:val="000F21DE"/>
    <w:rsid w:val="000F2284"/>
    <w:rsid w:val="000F5F7D"/>
    <w:rsid w:val="0010305E"/>
    <w:rsid w:val="00103E01"/>
    <w:rsid w:val="00104C2D"/>
    <w:rsid w:val="001065B6"/>
    <w:rsid w:val="00106A9D"/>
    <w:rsid w:val="00110D5E"/>
    <w:rsid w:val="00111C8A"/>
    <w:rsid w:val="0011530A"/>
    <w:rsid w:val="001157E5"/>
    <w:rsid w:val="001221EB"/>
    <w:rsid w:val="001264B1"/>
    <w:rsid w:val="00126547"/>
    <w:rsid w:val="00131C26"/>
    <w:rsid w:val="00134408"/>
    <w:rsid w:val="0013659E"/>
    <w:rsid w:val="001416ED"/>
    <w:rsid w:val="00141C94"/>
    <w:rsid w:val="00154443"/>
    <w:rsid w:val="001571A2"/>
    <w:rsid w:val="00160297"/>
    <w:rsid w:val="00160D0D"/>
    <w:rsid w:val="001623C7"/>
    <w:rsid w:val="00163C00"/>
    <w:rsid w:val="00166C14"/>
    <w:rsid w:val="00170F11"/>
    <w:rsid w:val="001715E3"/>
    <w:rsid w:val="001778C5"/>
    <w:rsid w:val="001814E6"/>
    <w:rsid w:val="00182844"/>
    <w:rsid w:val="00190DBF"/>
    <w:rsid w:val="00192B56"/>
    <w:rsid w:val="001A5974"/>
    <w:rsid w:val="001A5FE3"/>
    <w:rsid w:val="001C03E8"/>
    <w:rsid w:val="001C093B"/>
    <w:rsid w:val="001C1AFC"/>
    <w:rsid w:val="001C260B"/>
    <w:rsid w:val="001C2BD9"/>
    <w:rsid w:val="001C485A"/>
    <w:rsid w:val="001C5BB5"/>
    <w:rsid w:val="001C5F19"/>
    <w:rsid w:val="001C66DA"/>
    <w:rsid w:val="001C6D57"/>
    <w:rsid w:val="001D2D86"/>
    <w:rsid w:val="001D4A9B"/>
    <w:rsid w:val="001D76AE"/>
    <w:rsid w:val="001E02B7"/>
    <w:rsid w:val="001E2F92"/>
    <w:rsid w:val="001E3C1A"/>
    <w:rsid w:val="001F32E2"/>
    <w:rsid w:val="001F62AE"/>
    <w:rsid w:val="002013B0"/>
    <w:rsid w:val="00206FC6"/>
    <w:rsid w:val="002112BF"/>
    <w:rsid w:val="00212559"/>
    <w:rsid w:val="002144F1"/>
    <w:rsid w:val="00215A2A"/>
    <w:rsid w:val="00227C4D"/>
    <w:rsid w:val="002351C8"/>
    <w:rsid w:val="00242D05"/>
    <w:rsid w:val="0024441A"/>
    <w:rsid w:val="00245898"/>
    <w:rsid w:val="00247112"/>
    <w:rsid w:val="00247515"/>
    <w:rsid w:val="00250178"/>
    <w:rsid w:val="00250874"/>
    <w:rsid w:val="00251C24"/>
    <w:rsid w:val="00253BA1"/>
    <w:rsid w:val="00254B43"/>
    <w:rsid w:val="00254D2B"/>
    <w:rsid w:val="0025599E"/>
    <w:rsid w:val="002568FD"/>
    <w:rsid w:val="00260FD8"/>
    <w:rsid w:val="00261A71"/>
    <w:rsid w:val="002627D1"/>
    <w:rsid w:val="00265B90"/>
    <w:rsid w:val="002716B9"/>
    <w:rsid w:val="00274AEE"/>
    <w:rsid w:val="00275156"/>
    <w:rsid w:val="00275C4D"/>
    <w:rsid w:val="00277649"/>
    <w:rsid w:val="00280569"/>
    <w:rsid w:val="00280860"/>
    <w:rsid w:val="00282FEC"/>
    <w:rsid w:val="002851A0"/>
    <w:rsid w:val="002A25F3"/>
    <w:rsid w:val="002A3AB5"/>
    <w:rsid w:val="002A77A9"/>
    <w:rsid w:val="002D0DB3"/>
    <w:rsid w:val="002D3D7B"/>
    <w:rsid w:val="002D4E5F"/>
    <w:rsid w:val="002E3220"/>
    <w:rsid w:val="002E615C"/>
    <w:rsid w:val="002F0730"/>
    <w:rsid w:val="002F6A6E"/>
    <w:rsid w:val="00302FF3"/>
    <w:rsid w:val="003033FD"/>
    <w:rsid w:val="003036F4"/>
    <w:rsid w:val="00304443"/>
    <w:rsid w:val="00311006"/>
    <w:rsid w:val="003213EA"/>
    <w:rsid w:val="00321AF2"/>
    <w:rsid w:val="0032212E"/>
    <w:rsid w:val="00326722"/>
    <w:rsid w:val="0033025E"/>
    <w:rsid w:val="00335F3C"/>
    <w:rsid w:val="0033610C"/>
    <w:rsid w:val="00340A6A"/>
    <w:rsid w:val="0035134A"/>
    <w:rsid w:val="00353C9B"/>
    <w:rsid w:val="003613C3"/>
    <w:rsid w:val="003617A3"/>
    <w:rsid w:val="00361863"/>
    <w:rsid w:val="00361C3A"/>
    <w:rsid w:val="003659A5"/>
    <w:rsid w:val="00365F29"/>
    <w:rsid w:val="0037439E"/>
    <w:rsid w:val="003834AE"/>
    <w:rsid w:val="00384458"/>
    <w:rsid w:val="00386FE3"/>
    <w:rsid w:val="003878AD"/>
    <w:rsid w:val="0038795B"/>
    <w:rsid w:val="00387A1C"/>
    <w:rsid w:val="00387A27"/>
    <w:rsid w:val="00387C71"/>
    <w:rsid w:val="00394866"/>
    <w:rsid w:val="00397FBD"/>
    <w:rsid w:val="003A29D8"/>
    <w:rsid w:val="003B5B72"/>
    <w:rsid w:val="003B67AE"/>
    <w:rsid w:val="003B67D0"/>
    <w:rsid w:val="003C13D2"/>
    <w:rsid w:val="003C3DB2"/>
    <w:rsid w:val="003C46DD"/>
    <w:rsid w:val="003C5D05"/>
    <w:rsid w:val="003C6F69"/>
    <w:rsid w:val="003C7C30"/>
    <w:rsid w:val="003D031E"/>
    <w:rsid w:val="003D1981"/>
    <w:rsid w:val="003D5ABB"/>
    <w:rsid w:val="003D5AE4"/>
    <w:rsid w:val="003D5E6B"/>
    <w:rsid w:val="003D6268"/>
    <w:rsid w:val="003E0C65"/>
    <w:rsid w:val="003E1B37"/>
    <w:rsid w:val="003E264A"/>
    <w:rsid w:val="003E3FA2"/>
    <w:rsid w:val="003F06AE"/>
    <w:rsid w:val="003F1B98"/>
    <w:rsid w:val="00401431"/>
    <w:rsid w:val="00402495"/>
    <w:rsid w:val="00402A56"/>
    <w:rsid w:val="00406180"/>
    <w:rsid w:val="00411D4E"/>
    <w:rsid w:val="004150DA"/>
    <w:rsid w:val="00416A7C"/>
    <w:rsid w:val="0041748E"/>
    <w:rsid w:val="004228E4"/>
    <w:rsid w:val="004237FC"/>
    <w:rsid w:val="00424BA7"/>
    <w:rsid w:val="004313B5"/>
    <w:rsid w:val="00436FC4"/>
    <w:rsid w:val="004415AC"/>
    <w:rsid w:val="00445B4E"/>
    <w:rsid w:val="00446582"/>
    <w:rsid w:val="00446756"/>
    <w:rsid w:val="0045587A"/>
    <w:rsid w:val="00460052"/>
    <w:rsid w:val="00461C14"/>
    <w:rsid w:val="004623E7"/>
    <w:rsid w:val="00464251"/>
    <w:rsid w:val="00466D71"/>
    <w:rsid w:val="004750E0"/>
    <w:rsid w:val="00482C87"/>
    <w:rsid w:val="00483F02"/>
    <w:rsid w:val="004922E8"/>
    <w:rsid w:val="00497473"/>
    <w:rsid w:val="00497A92"/>
    <w:rsid w:val="004A515D"/>
    <w:rsid w:val="004B5185"/>
    <w:rsid w:val="004B6895"/>
    <w:rsid w:val="004B6909"/>
    <w:rsid w:val="004B731E"/>
    <w:rsid w:val="004C12AF"/>
    <w:rsid w:val="004C3D40"/>
    <w:rsid w:val="004C454A"/>
    <w:rsid w:val="004C4B4A"/>
    <w:rsid w:val="004D12B6"/>
    <w:rsid w:val="004E043F"/>
    <w:rsid w:val="004E2588"/>
    <w:rsid w:val="004E2663"/>
    <w:rsid w:val="004E3321"/>
    <w:rsid w:val="004E4CF4"/>
    <w:rsid w:val="004E5901"/>
    <w:rsid w:val="004F090F"/>
    <w:rsid w:val="004F58DA"/>
    <w:rsid w:val="004F7CE2"/>
    <w:rsid w:val="00502530"/>
    <w:rsid w:val="00502531"/>
    <w:rsid w:val="00503BB0"/>
    <w:rsid w:val="005041A1"/>
    <w:rsid w:val="005109CC"/>
    <w:rsid w:val="00513CAB"/>
    <w:rsid w:val="005244A7"/>
    <w:rsid w:val="005262FF"/>
    <w:rsid w:val="0052686B"/>
    <w:rsid w:val="00527DE1"/>
    <w:rsid w:val="00531E0E"/>
    <w:rsid w:val="00532314"/>
    <w:rsid w:val="005340A0"/>
    <w:rsid w:val="00534709"/>
    <w:rsid w:val="005379A6"/>
    <w:rsid w:val="00543895"/>
    <w:rsid w:val="00544200"/>
    <w:rsid w:val="00554329"/>
    <w:rsid w:val="0055699C"/>
    <w:rsid w:val="00556C58"/>
    <w:rsid w:val="00560238"/>
    <w:rsid w:val="00562B73"/>
    <w:rsid w:val="0056385B"/>
    <w:rsid w:val="00567084"/>
    <w:rsid w:val="0057425A"/>
    <w:rsid w:val="00574DC8"/>
    <w:rsid w:val="00574DFE"/>
    <w:rsid w:val="00577CF5"/>
    <w:rsid w:val="0058091F"/>
    <w:rsid w:val="0058367B"/>
    <w:rsid w:val="00584A02"/>
    <w:rsid w:val="00587CE1"/>
    <w:rsid w:val="00592DCB"/>
    <w:rsid w:val="005948F0"/>
    <w:rsid w:val="00596B9C"/>
    <w:rsid w:val="005A4913"/>
    <w:rsid w:val="005A5713"/>
    <w:rsid w:val="005B0707"/>
    <w:rsid w:val="005B3B86"/>
    <w:rsid w:val="005B7684"/>
    <w:rsid w:val="005C4BFF"/>
    <w:rsid w:val="005C68C7"/>
    <w:rsid w:val="005D15C1"/>
    <w:rsid w:val="005D45B4"/>
    <w:rsid w:val="005D7F69"/>
    <w:rsid w:val="005E197C"/>
    <w:rsid w:val="005E2CA6"/>
    <w:rsid w:val="005E4D32"/>
    <w:rsid w:val="005E54C0"/>
    <w:rsid w:val="005E6CDC"/>
    <w:rsid w:val="005F11B4"/>
    <w:rsid w:val="005F3883"/>
    <w:rsid w:val="00602434"/>
    <w:rsid w:val="006105A2"/>
    <w:rsid w:val="00615246"/>
    <w:rsid w:val="00615575"/>
    <w:rsid w:val="00624004"/>
    <w:rsid w:val="00624E80"/>
    <w:rsid w:val="00627181"/>
    <w:rsid w:val="00627776"/>
    <w:rsid w:val="00627CB5"/>
    <w:rsid w:val="006304F7"/>
    <w:rsid w:val="0063330D"/>
    <w:rsid w:val="006333AA"/>
    <w:rsid w:val="00635E45"/>
    <w:rsid w:val="00636A9C"/>
    <w:rsid w:val="00644669"/>
    <w:rsid w:val="00646075"/>
    <w:rsid w:val="006519C5"/>
    <w:rsid w:val="00651CF6"/>
    <w:rsid w:val="00654DAC"/>
    <w:rsid w:val="00655189"/>
    <w:rsid w:val="006568D7"/>
    <w:rsid w:val="00657393"/>
    <w:rsid w:val="006614FA"/>
    <w:rsid w:val="00661653"/>
    <w:rsid w:val="00665A83"/>
    <w:rsid w:val="0067158B"/>
    <w:rsid w:val="00675594"/>
    <w:rsid w:val="00680230"/>
    <w:rsid w:val="00684E7F"/>
    <w:rsid w:val="00685A3D"/>
    <w:rsid w:val="00685D3B"/>
    <w:rsid w:val="00686063"/>
    <w:rsid w:val="00686E1C"/>
    <w:rsid w:val="00690B70"/>
    <w:rsid w:val="006935B8"/>
    <w:rsid w:val="006A6CAF"/>
    <w:rsid w:val="006A7A49"/>
    <w:rsid w:val="006B378D"/>
    <w:rsid w:val="006B3858"/>
    <w:rsid w:val="006B6F7A"/>
    <w:rsid w:val="006C2E27"/>
    <w:rsid w:val="006C3F5B"/>
    <w:rsid w:val="006C5732"/>
    <w:rsid w:val="006D5216"/>
    <w:rsid w:val="006D58A0"/>
    <w:rsid w:val="006E0910"/>
    <w:rsid w:val="006E277A"/>
    <w:rsid w:val="006E5654"/>
    <w:rsid w:val="006F6899"/>
    <w:rsid w:val="007001D8"/>
    <w:rsid w:val="00702AD5"/>
    <w:rsid w:val="007059D5"/>
    <w:rsid w:val="00706EFC"/>
    <w:rsid w:val="0071064B"/>
    <w:rsid w:val="00713395"/>
    <w:rsid w:val="00714DEA"/>
    <w:rsid w:val="00720692"/>
    <w:rsid w:val="0072592E"/>
    <w:rsid w:val="007274D6"/>
    <w:rsid w:val="00730D95"/>
    <w:rsid w:val="00733E72"/>
    <w:rsid w:val="007351A9"/>
    <w:rsid w:val="0073561E"/>
    <w:rsid w:val="00737382"/>
    <w:rsid w:val="00745096"/>
    <w:rsid w:val="007451B1"/>
    <w:rsid w:val="007533F1"/>
    <w:rsid w:val="00755151"/>
    <w:rsid w:val="00756694"/>
    <w:rsid w:val="00757980"/>
    <w:rsid w:val="00757E9D"/>
    <w:rsid w:val="007633CB"/>
    <w:rsid w:val="007661FE"/>
    <w:rsid w:val="00767904"/>
    <w:rsid w:val="00773EA3"/>
    <w:rsid w:val="0077429B"/>
    <w:rsid w:val="00775EBD"/>
    <w:rsid w:val="00776008"/>
    <w:rsid w:val="007779F7"/>
    <w:rsid w:val="00780E4B"/>
    <w:rsid w:val="00783599"/>
    <w:rsid w:val="00784C14"/>
    <w:rsid w:val="00784FB3"/>
    <w:rsid w:val="00795DC8"/>
    <w:rsid w:val="007A03B9"/>
    <w:rsid w:val="007A1858"/>
    <w:rsid w:val="007A1B64"/>
    <w:rsid w:val="007A3F48"/>
    <w:rsid w:val="007B5C6C"/>
    <w:rsid w:val="007B7AB3"/>
    <w:rsid w:val="007C039D"/>
    <w:rsid w:val="007C4761"/>
    <w:rsid w:val="007C7FCD"/>
    <w:rsid w:val="007D34AC"/>
    <w:rsid w:val="007D445A"/>
    <w:rsid w:val="007D77E5"/>
    <w:rsid w:val="007E72B9"/>
    <w:rsid w:val="007F35F4"/>
    <w:rsid w:val="007F4355"/>
    <w:rsid w:val="007F59D3"/>
    <w:rsid w:val="007F5CA7"/>
    <w:rsid w:val="0080147A"/>
    <w:rsid w:val="00801670"/>
    <w:rsid w:val="00802342"/>
    <w:rsid w:val="00805CE8"/>
    <w:rsid w:val="00812B9C"/>
    <w:rsid w:val="00812C9C"/>
    <w:rsid w:val="008144EB"/>
    <w:rsid w:val="008202D6"/>
    <w:rsid w:val="00823907"/>
    <w:rsid w:val="00826C9B"/>
    <w:rsid w:val="00827405"/>
    <w:rsid w:val="008279F7"/>
    <w:rsid w:val="00827C7E"/>
    <w:rsid w:val="008331BF"/>
    <w:rsid w:val="00837B2E"/>
    <w:rsid w:val="008419A5"/>
    <w:rsid w:val="00844772"/>
    <w:rsid w:val="0084552D"/>
    <w:rsid w:val="0084663F"/>
    <w:rsid w:val="00846771"/>
    <w:rsid w:val="008512C6"/>
    <w:rsid w:val="00852078"/>
    <w:rsid w:val="00857BF7"/>
    <w:rsid w:val="00864E24"/>
    <w:rsid w:val="008706DD"/>
    <w:rsid w:val="00871849"/>
    <w:rsid w:val="00871E46"/>
    <w:rsid w:val="0087287D"/>
    <w:rsid w:val="00872CFC"/>
    <w:rsid w:val="008753D7"/>
    <w:rsid w:val="00876925"/>
    <w:rsid w:val="00886029"/>
    <w:rsid w:val="008909E8"/>
    <w:rsid w:val="00897528"/>
    <w:rsid w:val="008A0E49"/>
    <w:rsid w:val="008A191B"/>
    <w:rsid w:val="008A25B1"/>
    <w:rsid w:val="008A41A3"/>
    <w:rsid w:val="008A4BAF"/>
    <w:rsid w:val="008A630D"/>
    <w:rsid w:val="008B027A"/>
    <w:rsid w:val="008B60C6"/>
    <w:rsid w:val="008B66A7"/>
    <w:rsid w:val="008C22E7"/>
    <w:rsid w:val="008C3402"/>
    <w:rsid w:val="008D026F"/>
    <w:rsid w:val="008D354E"/>
    <w:rsid w:val="008D433F"/>
    <w:rsid w:val="008D6446"/>
    <w:rsid w:val="008D71D3"/>
    <w:rsid w:val="008D7555"/>
    <w:rsid w:val="008E24F7"/>
    <w:rsid w:val="008E475A"/>
    <w:rsid w:val="008E4812"/>
    <w:rsid w:val="008E7A62"/>
    <w:rsid w:val="008F1801"/>
    <w:rsid w:val="008F4227"/>
    <w:rsid w:val="008F5F01"/>
    <w:rsid w:val="009035F5"/>
    <w:rsid w:val="00906A38"/>
    <w:rsid w:val="009107A2"/>
    <w:rsid w:val="009120D3"/>
    <w:rsid w:val="00915C37"/>
    <w:rsid w:val="009203F9"/>
    <w:rsid w:val="0092077E"/>
    <w:rsid w:val="0092241F"/>
    <w:rsid w:val="00925F4A"/>
    <w:rsid w:val="00926512"/>
    <w:rsid w:val="00926CC9"/>
    <w:rsid w:val="009273CC"/>
    <w:rsid w:val="0093097F"/>
    <w:rsid w:val="00931E95"/>
    <w:rsid w:val="00931FAE"/>
    <w:rsid w:val="009343B1"/>
    <w:rsid w:val="009416F0"/>
    <w:rsid w:val="00944098"/>
    <w:rsid w:val="009447E8"/>
    <w:rsid w:val="00947D97"/>
    <w:rsid w:val="00952998"/>
    <w:rsid w:val="00953D62"/>
    <w:rsid w:val="00956C16"/>
    <w:rsid w:val="00965FED"/>
    <w:rsid w:val="009668CE"/>
    <w:rsid w:val="00966E3D"/>
    <w:rsid w:val="00980C58"/>
    <w:rsid w:val="00985C38"/>
    <w:rsid w:val="00991BB9"/>
    <w:rsid w:val="0099413A"/>
    <w:rsid w:val="00996A36"/>
    <w:rsid w:val="009A0DBF"/>
    <w:rsid w:val="009A1227"/>
    <w:rsid w:val="009A3EB4"/>
    <w:rsid w:val="009A5326"/>
    <w:rsid w:val="009A5DEF"/>
    <w:rsid w:val="009A6E6A"/>
    <w:rsid w:val="009A7136"/>
    <w:rsid w:val="009B2BCF"/>
    <w:rsid w:val="009B54CC"/>
    <w:rsid w:val="009C2758"/>
    <w:rsid w:val="009C67CD"/>
    <w:rsid w:val="009D102D"/>
    <w:rsid w:val="009D3BE6"/>
    <w:rsid w:val="009D632C"/>
    <w:rsid w:val="009E1418"/>
    <w:rsid w:val="009E65C1"/>
    <w:rsid w:val="00A009C9"/>
    <w:rsid w:val="00A01561"/>
    <w:rsid w:val="00A040B8"/>
    <w:rsid w:val="00A04D4C"/>
    <w:rsid w:val="00A06A65"/>
    <w:rsid w:val="00A14243"/>
    <w:rsid w:val="00A16B5B"/>
    <w:rsid w:val="00A204C1"/>
    <w:rsid w:val="00A20C30"/>
    <w:rsid w:val="00A20D85"/>
    <w:rsid w:val="00A22592"/>
    <w:rsid w:val="00A254CC"/>
    <w:rsid w:val="00A359CE"/>
    <w:rsid w:val="00A36442"/>
    <w:rsid w:val="00A443C9"/>
    <w:rsid w:val="00A457AC"/>
    <w:rsid w:val="00A47836"/>
    <w:rsid w:val="00A5200A"/>
    <w:rsid w:val="00A56C72"/>
    <w:rsid w:val="00A56D80"/>
    <w:rsid w:val="00A64C11"/>
    <w:rsid w:val="00A64E2B"/>
    <w:rsid w:val="00A6778E"/>
    <w:rsid w:val="00A7257F"/>
    <w:rsid w:val="00A72EBF"/>
    <w:rsid w:val="00A76C0B"/>
    <w:rsid w:val="00A76FA4"/>
    <w:rsid w:val="00A76FC8"/>
    <w:rsid w:val="00A76FFB"/>
    <w:rsid w:val="00A81221"/>
    <w:rsid w:val="00A8203D"/>
    <w:rsid w:val="00A9149A"/>
    <w:rsid w:val="00A9558E"/>
    <w:rsid w:val="00A96004"/>
    <w:rsid w:val="00AA4D41"/>
    <w:rsid w:val="00AA6493"/>
    <w:rsid w:val="00AA684F"/>
    <w:rsid w:val="00AB16F9"/>
    <w:rsid w:val="00AB4721"/>
    <w:rsid w:val="00AB5A37"/>
    <w:rsid w:val="00AB64E0"/>
    <w:rsid w:val="00AB7C95"/>
    <w:rsid w:val="00AC781C"/>
    <w:rsid w:val="00AC78EE"/>
    <w:rsid w:val="00AE6E06"/>
    <w:rsid w:val="00AE7FB9"/>
    <w:rsid w:val="00AF3EC0"/>
    <w:rsid w:val="00AF4BA1"/>
    <w:rsid w:val="00AF5AAD"/>
    <w:rsid w:val="00AF7FB4"/>
    <w:rsid w:val="00B06616"/>
    <w:rsid w:val="00B07072"/>
    <w:rsid w:val="00B0723B"/>
    <w:rsid w:val="00B11A2D"/>
    <w:rsid w:val="00B27827"/>
    <w:rsid w:val="00B3050C"/>
    <w:rsid w:val="00B33ABB"/>
    <w:rsid w:val="00B35289"/>
    <w:rsid w:val="00B35C58"/>
    <w:rsid w:val="00B369C7"/>
    <w:rsid w:val="00B3728F"/>
    <w:rsid w:val="00B37326"/>
    <w:rsid w:val="00B405FA"/>
    <w:rsid w:val="00B41D42"/>
    <w:rsid w:val="00B42F37"/>
    <w:rsid w:val="00B460C2"/>
    <w:rsid w:val="00B52C13"/>
    <w:rsid w:val="00B5402C"/>
    <w:rsid w:val="00B54085"/>
    <w:rsid w:val="00B5559B"/>
    <w:rsid w:val="00B57C97"/>
    <w:rsid w:val="00B57E3B"/>
    <w:rsid w:val="00B64D77"/>
    <w:rsid w:val="00B6675D"/>
    <w:rsid w:val="00B67D79"/>
    <w:rsid w:val="00B703E4"/>
    <w:rsid w:val="00B711CE"/>
    <w:rsid w:val="00B76A35"/>
    <w:rsid w:val="00B82D79"/>
    <w:rsid w:val="00B8640A"/>
    <w:rsid w:val="00B90727"/>
    <w:rsid w:val="00B914F0"/>
    <w:rsid w:val="00B950B7"/>
    <w:rsid w:val="00B97182"/>
    <w:rsid w:val="00BA277A"/>
    <w:rsid w:val="00BA547F"/>
    <w:rsid w:val="00BB0911"/>
    <w:rsid w:val="00BB4D5C"/>
    <w:rsid w:val="00BB5E91"/>
    <w:rsid w:val="00BB707D"/>
    <w:rsid w:val="00BC03C2"/>
    <w:rsid w:val="00BC1CB3"/>
    <w:rsid w:val="00BC2347"/>
    <w:rsid w:val="00BC47CA"/>
    <w:rsid w:val="00BC5775"/>
    <w:rsid w:val="00BE3836"/>
    <w:rsid w:val="00BE5C30"/>
    <w:rsid w:val="00BE67F7"/>
    <w:rsid w:val="00BE79ED"/>
    <w:rsid w:val="00BF6BDF"/>
    <w:rsid w:val="00BF6BEA"/>
    <w:rsid w:val="00C10C7A"/>
    <w:rsid w:val="00C1377E"/>
    <w:rsid w:val="00C16BC2"/>
    <w:rsid w:val="00C177AE"/>
    <w:rsid w:val="00C21474"/>
    <w:rsid w:val="00C21AC3"/>
    <w:rsid w:val="00C23AC7"/>
    <w:rsid w:val="00C27358"/>
    <w:rsid w:val="00C304D1"/>
    <w:rsid w:val="00C31049"/>
    <w:rsid w:val="00C31F11"/>
    <w:rsid w:val="00C338C3"/>
    <w:rsid w:val="00C40B7E"/>
    <w:rsid w:val="00C43DB3"/>
    <w:rsid w:val="00C446AE"/>
    <w:rsid w:val="00C51079"/>
    <w:rsid w:val="00C5164D"/>
    <w:rsid w:val="00C625A9"/>
    <w:rsid w:val="00C639B0"/>
    <w:rsid w:val="00C63A05"/>
    <w:rsid w:val="00C63F20"/>
    <w:rsid w:val="00C66554"/>
    <w:rsid w:val="00C70E3D"/>
    <w:rsid w:val="00C71DF7"/>
    <w:rsid w:val="00C751C8"/>
    <w:rsid w:val="00C76A42"/>
    <w:rsid w:val="00C76F7D"/>
    <w:rsid w:val="00C80293"/>
    <w:rsid w:val="00C848E0"/>
    <w:rsid w:val="00C854B4"/>
    <w:rsid w:val="00C85B08"/>
    <w:rsid w:val="00C919F1"/>
    <w:rsid w:val="00C92965"/>
    <w:rsid w:val="00C97295"/>
    <w:rsid w:val="00CA1F04"/>
    <w:rsid w:val="00CA262A"/>
    <w:rsid w:val="00CA4D83"/>
    <w:rsid w:val="00CA5441"/>
    <w:rsid w:val="00CA67DA"/>
    <w:rsid w:val="00CB25C5"/>
    <w:rsid w:val="00CB6B45"/>
    <w:rsid w:val="00CD1C32"/>
    <w:rsid w:val="00CD266A"/>
    <w:rsid w:val="00CD70E3"/>
    <w:rsid w:val="00CE022C"/>
    <w:rsid w:val="00CE10CA"/>
    <w:rsid w:val="00CE1961"/>
    <w:rsid w:val="00CE41B9"/>
    <w:rsid w:val="00CE47F0"/>
    <w:rsid w:val="00CE4CAF"/>
    <w:rsid w:val="00CE5480"/>
    <w:rsid w:val="00CE63F0"/>
    <w:rsid w:val="00CE78D8"/>
    <w:rsid w:val="00CE78E2"/>
    <w:rsid w:val="00CF0A86"/>
    <w:rsid w:val="00CF13F3"/>
    <w:rsid w:val="00D000B5"/>
    <w:rsid w:val="00D10132"/>
    <w:rsid w:val="00D1077F"/>
    <w:rsid w:val="00D1388A"/>
    <w:rsid w:val="00D1426A"/>
    <w:rsid w:val="00D20A96"/>
    <w:rsid w:val="00D21767"/>
    <w:rsid w:val="00D326E3"/>
    <w:rsid w:val="00D40874"/>
    <w:rsid w:val="00D4296B"/>
    <w:rsid w:val="00D42EEF"/>
    <w:rsid w:val="00D4414B"/>
    <w:rsid w:val="00D445E3"/>
    <w:rsid w:val="00D46C46"/>
    <w:rsid w:val="00D47470"/>
    <w:rsid w:val="00D477E9"/>
    <w:rsid w:val="00D5735A"/>
    <w:rsid w:val="00D574BA"/>
    <w:rsid w:val="00D70587"/>
    <w:rsid w:val="00D70C96"/>
    <w:rsid w:val="00D728F0"/>
    <w:rsid w:val="00D75115"/>
    <w:rsid w:val="00D755BA"/>
    <w:rsid w:val="00D81CD0"/>
    <w:rsid w:val="00D8311B"/>
    <w:rsid w:val="00D837BD"/>
    <w:rsid w:val="00D83A61"/>
    <w:rsid w:val="00D920C0"/>
    <w:rsid w:val="00D92170"/>
    <w:rsid w:val="00D94262"/>
    <w:rsid w:val="00D97361"/>
    <w:rsid w:val="00DA0361"/>
    <w:rsid w:val="00DA31BD"/>
    <w:rsid w:val="00DA3944"/>
    <w:rsid w:val="00DB1C65"/>
    <w:rsid w:val="00DB2A9C"/>
    <w:rsid w:val="00DB413B"/>
    <w:rsid w:val="00DB451C"/>
    <w:rsid w:val="00DB733D"/>
    <w:rsid w:val="00DB7AED"/>
    <w:rsid w:val="00DC540B"/>
    <w:rsid w:val="00DC5DDE"/>
    <w:rsid w:val="00DD027A"/>
    <w:rsid w:val="00DD3A66"/>
    <w:rsid w:val="00DD795A"/>
    <w:rsid w:val="00DE30F5"/>
    <w:rsid w:val="00DE3BF3"/>
    <w:rsid w:val="00DE4F20"/>
    <w:rsid w:val="00DE57D7"/>
    <w:rsid w:val="00DE7032"/>
    <w:rsid w:val="00DF0DC5"/>
    <w:rsid w:val="00DF429E"/>
    <w:rsid w:val="00DF69BB"/>
    <w:rsid w:val="00E009DD"/>
    <w:rsid w:val="00E0490A"/>
    <w:rsid w:val="00E0799D"/>
    <w:rsid w:val="00E07CC0"/>
    <w:rsid w:val="00E1371D"/>
    <w:rsid w:val="00E13B5B"/>
    <w:rsid w:val="00E14255"/>
    <w:rsid w:val="00E1433D"/>
    <w:rsid w:val="00E145C3"/>
    <w:rsid w:val="00E14E66"/>
    <w:rsid w:val="00E20829"/>
    <w:rsid w:val="00E20AFE"/>
    <w:rsid w:val="00E23E86"/>
    <w:rsid w:val="00E33217"/>
    <w:rsid w:val="00E3591F"/>
    <w:rsid w:val="00E36802"/>
    <w:rsid w:val="00E37ACF"/>
    <w:rsid w:val="00E43340"/>
    <w:rsid w:val="00E44E43"/>
    <w:rsid w:val="00E45D27"/>
    <w:rsid w:val="00E53DF1"/>
    <w:rsid w:val="00E54A9D"/>
    <w:rsid w:val="00E64CA5"/>
    <w:rsid w:val="00E67515"/>
    <w:rsid w:val="00E73AB9"/>
    <w:rsid w:val="00E75C51"/>
    <w:rsid w:val="00E7719A"/>
    <w:rsid w:val="00E80A9C"/>
    <w:rsid w:val="00E8181B"/>
    <w:rsid w:val="00E85FE5"/>
    <w:rsid w:val="00E90F57"/>
    <w:rsid w:val="00E93943"/>
    <w:rsid w:val="00EA06C8"/>
    <w:rsid w:val="00EA1E13"/>
    <w:rsid w:val="00EA217F"/>
    <w:rsid w:val="00EA2C70"/>
    <w:rsid w:val="00EA4AA8"/>
    <w:rsid w:val="00EA4BCB"/>
    <w:rsid w:val="00EA5D52"/>
    <w:rsid w:val="00EA6FE4"/>
    <w:rsid w:val="00EC2ECB"/>
    <w:rsid w:val="00EC40C1"/>
    <w:rsid w:val="00EC56FE"/>
    <w:rsid w:val="00EC7378"/>
    <w:rsid w:val="00ED0B65"/>
    <w:rsid w:val="00ED246E"/>
    <w:rsid w:val="00ED4170"/>
    <w:rsid w:val="00EE07CD"/>
    <w:rsid w:val="00EE1325"/>
    <w:rsid w:val="00EE2312"/>
    <w:rsid w:val="00EE4F9F"/>
    <w:rsid w:val="00EF1869"/>
    <w:rsid w:val="00EF79DB"/>
    <w:rsid w:val="00F06ADA"/>
    <w:rsid w:val="00F07210"/>
    <w:rsid w:val="00F07B90"/>
    <w:rsid w:val="00F13976"/>
    <w:rsid w:val="00F16208"/>
    <w:rsid w:val="00F20046"/>
    <w:rsid w:val="00F226A6"/>
    <w:rsid w:val="00F25327"/>
    <w:rsid w:val="00F25732"/>
    <w:rsid w:val="00F312C8"/>
    <w:rsid w:val="00F336A6"/>
    <w:rsid w:val="00F33CD1"/>
    <w:rsid w:val="00F344B7"/>
    <w:rsid w:val="00F35087"/>
    <w:rsid w:val="00F3550D"/>
    <w:rsid w:val="00F42956"/>
    <w:rsid w:val="00F42B1B"/>
    <w:rsid w:val="00F4660F"/>
    <w:rsid w:val="00F5729C"/>
    <w:rsid w:val="00F57B71"/>
    <w:rsid w:val="00F61BFC"/>
    <w:rsid w:val="00F6417C"/>
    <w:rsid w:val="00F711DD"/>
    <w:rsid w:val="00F71666"/>
    <w:rsid w:val="00F72257"/>
    <w:rsid w:val="00F72B46"/>
    <w:rsid w:val="00F80BDB"/>
    <w:rsid w:val="00F820D9"/>
    <w:rsid w:val="00F83193"/>
    <w:rsid w:val="00F8423A"/>
    <w:rsid w:val="00F858CE"/>
    <w:rsid w:val="00F86104"/>
    <w:rsid w:val="00F9713D"/>
    <w:rsid w:val="00F97E28"/>
    <w:rsid w:val="00FA0571"/>
    <w:rsid w:val="00FA107F"/>
    <w:rsid w:val="00FA34CA"/>
    <w:rsid w:val="00FA52D0"/>
    <w:rsid w:val="00FA533D"/>
    <w:rsid w:val="00FB1AC2"/>
    <w:rsid w:val="00FB44E1"/>
    <w:rsid w:val="00FB55A5"/>
    <w:rsid w:val="00FB6518"/>
    <w:rsid w:val="00FC3360"/>
    <w:rsid w:val="00FC3993"/>
    <w:rsid w:val="00FC5726"/>
    <w:rsid w:val="00FD26DB"/>
    <w:rsid w:val="00FD3FAB"/>
    <w:rsid w:val="00FD6048"/>
    <w:rsid w:val="00FE0664"/>
    <w:rsid w:val="00FE348C"/>
    <w:rsid w:val="00FE57B7"/>
    <w:rsid w:val="00FF0D83"/>
    <w:rsid w:val="00FF5A6B"/>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semiHidden/>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semiHidden/>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7</TotalTime>
  <Pages>14</Pages>
  <Words>18811</Words>
  <Characters>107223</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80</cp:revision>
  <dcterms:created xsi:type="dcterms:W3CDTF">2024-10-14T04:50:00Z</dcterms:created>
  <dcterms:modified xsi:type="dcterms:W3CDTF">2025-06-0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